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48834143"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r w:rsidR="008619DE">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75F6EDDD" w14:textId="5ED94D63" w:rsidR="0060073A"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r w:rsidR="008619DE">
        <w:rPr>
          <w:rFonts w:ascii="Times New Roman" w:hAnsi="Times New Roman" w:cs="Times New Roman"/>
          <w:sz w:val="20"/>
          <w:szCs w:val="20"/>
          <w:lang w:eastAsia="zh-CN"/>
        </w:rPr>
        <w:t xml:space="preserve"> </w:t>
      </w:r>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ins w:id="1" w:author="CHEVASSUS, Emmanuel" w:date="2024-12-11T13:24:00Z" w16du:dateUtc="2024-12-11T13:24:00Z">
        <w:r w:rsidR="00540AF4" w:rsidRPr="00540AF4">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lemental ratios (O:C-H:C</w:t>
        </w:r>
        <w:del w:id="2" w:author="Ovadnevaite, Jurgita" w:date="2024-12-11T19:14:00Z" w16du:dateUtc="2024-12-11T19:14:00Z">
          <w:r w:rsidR="00540AF4" w:rsidDel="006F1F28">
            <w:rPr>
              <w:rFonts w:ascii="Times New Roman" w:eastAsia="Times New Roman" w:hAnsi="Times New Roman" w:cs="Times New Roman"/>
              <w:sz w:val="20"/>
              <w:szCs w:val="20"/>
            </w:rPr>
            <w:delText xml:space="preserve"> couple</w:delText>
          </w:r>
        </w:del>
        <w:r w:rsidR="00540AF4">
          <w:rPr>
            <w:rFonts w:ascii="Times New Roman" w:eastAsia="Times New Roman" w:hAnsi="Times New Roman" w:cs="Times New Roman"/>
            <w:sz w:val="20"/>
            <w:szCs w:val="20"/>
          </w:rPr>
          <w:t xml:space="preserve">) were </w:t>
        </w:r>
        <w:del w:id="3" w:author="Ovadnevaite, Jurgita" w:date="2024-12-11T19:14:00Z" w16du:dateUtc="2024-12-11T19:14:00Z">
          <w:r w:rsidR="00540AF4" w:rsidDel="006F1F28">
            <w:rPr>
              <w:rFonts w:ascii="Times New Roman" w:eastAsia="Times New Roman" w:hAnsi="Times New Roman" w:cs="Times New Roman"/>
              <w:sz w:val="20"/>
              <w:szCs w:val="20"/>
            </w:rPr>
            <w:delText>found</w:delText>
          </w:r>
        </w:del>
      </w:ins>
      <w:ins w:id="4" w:author="Ovadnevaite, Jurgita" w:date="2024-12-11T19:14:00Z" w16du:dateUtc="2024-12-11T19:14:00Z">
        <w:r w:rsidR="006F1F28">
          <w:rPr>
            <w:rFonts w:ascii="Times New Roman" w:eastAsia="Times New Roman" w:hAnsi="Times New Roman" w:cs="Times New Roman"/>
            <w:sz w:val="20"/>
            <w:szCs w:val="20"/>
          </w:rPr>
          <w:t>derived</w:t>
        </w:r>
      </w:ins>
      <w:ins w:id="5" w:author="CHEVASSUS, Emmanuel" w:date="2024-12-11T13:24:00Z" w16du:dateUtc="2024-12-11T13:24:00Z">
        <w:r w:rsidR="00540AF4">
          <w:rPr>
            <w:rFonts w:ascii="Times New Roman" w:eastAsia="Times New Roman" w:hAnsi="Times New Roman" w:cs="Times New Roman"/>
            <w:sz w:val="20"/>
            <w:szCs w:val="20"/>
          </w:rPr>
          <w:t xml:space="preserve"> for each of these factors</w:t>
        </w:r>
      </w:ins>
      <w:ins w:id="6" w:author="Ovadnevaite, Jurgita" w:date="2024-12-11T19:15:00Z" w16du:dateUtc="2024-12-11T19:15:00Z">
        <w:r w:rsidR="006F1F28">
          <w:rPr>
            <w:rFonts w:ascii="Times New Roman" w:eastAsia="Times New Roman" w:hAnsi="Times New Roman" w:cs="Times New Roman"/>
            <w:sz w:val="20"/>
            <w:szCs w:val="20"/>
          </w:rPr>
          <w:t xml:space="preserve">: </w:t>
        </w:r>
      </w:ins>
      <w:ins w:id="7" w:author="CHEVASSUS, Emmanuel" w:date="2024-12-11T13:24:00Z" w16du:dateUtc="2024-12-11T13:24:00Z">
        <w:del w:id="8" w:author="Ovadnevaite, Jurgita" w:date="2024-12-11T19:12:00Z" w16du:dateUtc="2024-12-11T19:12:00Z">
          <w:r w:rsidR="00540AF4" w:rsidDel="001B7291">
            <w:rPr>
              <w:rFonts w:ascii="Times New Roman" w:eastAsia="Times New Roman" w:hAnsi="Times New Roman" w:cs="Times New Roman"/>
              <w:sz w:val="20"/>
              <w:szCs w:val="20"/>
            </w:rPr>
            <w:delText xml:space="preserve">; </w:delText>
          </w:r>
        </w:del>
        <w:r w:rsidR="00540AF4">
          <w:rPr>
            <w:rFonts w:ascii="Times New Roman" w:eastAsia="Times New Roman" w:hAnsi="Times New Roman" w:cs="Times New Roman"/>
            <w:sz w:val="20"/>
            <w:szCs w:val="20"/>
          </w:rPr>
          <w:t>PMOA (0.66-1.16), MO-OOA (0.78-1.39), MSA-OA (</w:t>
        </w:r>
      </w:ins>
      <w:ins w:id="9" w:author="Ovadnevaite, Jurgita" w:date="2024-12-11T19:13:00Z" w16du:dateUtc="2024-12-11T19:13:00Z">
        <w:r w:rsidR="001B7291">
          <w:rPr>
            <w:rFonts w:ascii="Times New Roman" w:eastAsia="Times New Roman" w:hAnsi="Times New Roman" w:cs="Times New Roman"/>
            <w:sz w:val="20"/>
            <w:szCs w:val="20"/>
          </w:rPr>
          <w:t>0</w:t>
        </w:r>
      </w:ins>
      <w:ins w:id="10" w:author="CHEVASSUS, Emmanuel" w:date="2024-12-11T13:24:00Z" w16du:dateUtc="2024-12-11T13:24:00Z">
        <w:del w:id="11" w:author="Ovadnevaite, Jurgita" w:date="2024-12-11T19:13:00Z" w16du:dateUtc="2024-12-11T19:13:00Z">
          <w:r w:rsidR="00540AF4" w:rsidDel="001B7291">
            <w:rPr>
              <w:rFonts w:ascii="Times New Roman" w:eastAsia="Times New Roman" w:hAnsi="Times New Roman" w:cs="Times New Roman"/>
              <w:sz w:val="20"/>
              <w:szCs w:val="20"/>
            </w:rPr>
            <w:delText>O</w:delText>
          </w:r>
        </w:del>
        <w:r w:rsidR="00540AF4">
          <w:rPr>
            <w:rFonts w:ascii="Times New Roman" w:eastAsia="Times New Roman" w:hAnsi="Times New Roman" w:cs="Times New Roman"/>
            <w:sz w:val="20"/>
            <w:szCs w:val="20"/>
          </w:rPr>
          <w:t>.66-1.39) and Peat-OA (0.43-1.34)</w:t>
        </w:r>
      </w:ins>
      <w:ins w:id="12" w:author="Ovadnevaite, Jurgita" w:date="2024-12-11T19:17:00Z" w16du:dateUtc="2024-12-11T19:17:00Z">
        <w:r w:rsidR="00FC12F1">
          <w:rPr>
            <w:rFonts w:ascii="Times New Roman" w:eastAsia="Times New Roman" w:hAnsi="Times New Roman" w:cs="Times New Roman"/>
            <w:sz w:val="20"/>
            <w:szCs w:val="20"/>
          </w:rPr>
          <w:t>. The specific O:C-H:C range for MO-OOA</w:t>
        </w:r>
      </w:ins>
      <w:ins w:id="13" w:author="CHEVASSUS, Emmanuel" w:date="2024-12-11T13:24:00Z" w16du:dateUtc="2024-12-11T13:24:00Z">
        <w:r w:rsidR="00540AF4">
          <w:rPr>
            <w:rFonts w:ascii="Times New Roman" w:eastAsia="Times New Roman" w:hAnsi="Times New Roman" w:cs="Times New Roman"/>
            <w:sz w:val="20"/>
            <w:szCs w:val="20"/>
          </w:rPr>
          <w:t xml:space="preserve"> </w:t>
        </w:r>
        <w:del w:id="14" w:author="Ovadnevaite, Jurgita" w:date="2024-12-11T19:17:00Z" w16du:dateUtc="2024-12-11T19:17:00Z">
          <w:r w:rsidR="00540AF4" w:rsidDel="00FC12F1">
            <w:rPr>
              <w:rFonts w:ascii="Times New Roman" w:eastAsia="Times New Roman" w:hAnsi="Times New Roman" w:cs="Times New Roman"/>
              <w:sz w:val="20"/>
              <w:szCs w:val="20"/>
            </w:rPr>
            <w:delText xml:space="preserve">and overall </w:delText>
          </w:r>
        </w:del>
        <w:r w:rsidR="00540AF4">
          <w:rPr>
            <w:rFonts w:ascii="Times New Roman" w:eastAsia="Times New Roman" w:hAnsi="Times New Roman" w:cs="Times New Roman"/>
            <w:sz w:val="20"/>
            <w:szCs w:val="20"/>
          </w:rPr>
          <w:t>hint</w:t>
        </w:r>
      </w:ins>
      <w:ins w:id="15" w:author="Ovadnevaite, Jurgita" w:date="2024-12-11T19:17:00Z" w16du:dateUtc="2024-12-11T19:17:00Z">
        <w:r w:rsidR="00FC12F1">
          <w:rPr>
            <w:rFonts w:ascii="Times New Roman" w:eastAsia="Times New Roman" w:hAnsi="Times New Roman" w:cs="Times New Roman"/>
            <w:sz w:val="20"/>
            <w:szCs w:val="20"/>
          </w:rPr>
          <w:t>s</w:t>
        </w:r>
      </w:ins>
      <w:ins w:id="16" w:author="CHEVASSUS, Emmanuel" w:date="2024-12-11T13:24:00Z" w16du:dateUtc="2024-12-11T13:24:00Z">
        <w:r w:rsidR="00540AF4">
          <w:rPr>
            <w:rFonts w:ascii="Times New Roman" w:eastAsia="Times New Roman" w:hAnsi="Times New Roman" w:cs="Times New Roman"/>
            <w:sz w:val="20"/>
            <w:szCs w:val="20"/>
          </w:rPr>
          <w:t xml:space="preserve"> at aliphatic and lignin-like compounds</w:t>
        </w:r>
        <w:r w:rsidR="00540AF4" w:rsidRPr="00C93043">
          <w:rPr>
            <w:rFonts w:ascii="Times New Roman" w:eastAsia="Times New Roman" w:hAnsi="Times New Roman" w:cs="Times New Roman"/>
            <w:sz w:val="20"/>
            <w:szCs w:val="20"/>
          </w:rPr>
          <w:t xml:space="preserve"> </w:t>
        </w:r>
        <w:del w:id="17" w:author="Ovadnevaite, Jurgita" w:date="2024-12-11T19:17:00Z" w16du:dateUtc="2024-12-11T19:17:00Z">
          <w:r w:rsidR="00540AF4" w:rsidDel="00FC12F1">
            <w:rPr>
              <w:rFonts w:ascii="Times New Roman" w:eastAsia="Times New Roman" w:hAnsi="Times New Roman" w:cs="Times New Roman"/>
              <w:sz w:val="20"/>
              <w:szCs w:val="20"/>
            </w:rPr>
            <w:delText xml:space="preserve">eventually </w:delText>
          </w:r>
        </w:del>
        <w:r w:rsidR="00540AF4">
          <w:rPr>
            <w:rFonts w:ascii="Times New Roman" w:eastAsia="Times New Roman" w:hAnsi="Times New Roman" w:cs="Times New Roman"/>
            <w:sz w:val="20"/>
            <w:szCs w:val="20"/>
          </w:rPr>
          <w:t>contributing to more oxidised organic aerosol</w:t>
        </w:r>
        <w:del w:id="18" w:author="Ovadnevaite, Jurgita" w:date="2024-12-11T19:18:00Z" w16du:dateUtc="2024-12-11T19:18:00Z">
          <w:r w:rsidR="00540AF4" w:rsidDel="00FC12F1">
            <w:rPr>
              <w:rFonts w:ascii="Times New Roman" w:eastAsia="Times New Roman" w:hAnsi="Times New Roman" w:cs="Times New Roman"/>
              <w:sz w:val="20"/>
              <w:szCs w:val="20"/>
            </w:rPr>
            <w:delText>s</w:delText>
          </w:r>
        </w:del>
        <w:r w:rsidR="00540AF4">
          <w:rPr>
            <w:rFonts w:ascii="Times New Roman" w:eastAsia="Times New Roman" w:hAnsi="Times New Roman" w:cs="Times New Roman"/>
            <w:sz w:val="20"/>
            <w:szCs w:val="20"/>
          </w:rPr>
          <w:t xml:space="preserve"> formation</w:t>
        </w:r>
      </w:ins>
      <w:r w:rsidR="00C93043">
        <w:rPr>
          <w:rFonts w:ascii="Times New Roman" w:eastAsia="Times New Roman" w:hAnsi="Times New Roman" w:cs="Times New Roman"/>
          <w:sz w:val="20"/>
          <w:szCs w:val="20"/>
        </w:rPr>
        <w:t>.</w:t>
      </w:r>
      <w:r w:rsidR="008D1596" w:rsidRPr="004758A9">
        <w:rPr>
          <w:rFonts w:ascii="Times New Roman" w:eastAsia="Times New Roman" w:hAnsi="Times New Roman" w:cs="Times New Roman"/>
          <w:sz w:val="20"/>
          <w:szCs w:val="20"/>
        </w:rPr>
        <w:t xml:space="preserve"> Th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 xml:space="preserve">abacterial phytoplankton extracellular metabolic processes. </w:t>
      </w:r>
    </w:p>
    <w:p w14:paraId="325E1D14" w14:textId="09CC1965" w:rsidR="00957943" w:rsidRPr="004758A9" w:rsidRDefault="00DB10EC" w:rsidP="000C21E3">
      <w:pPr>
        <w:rPr>
          <w:rFonts w:ascii="Times New Roman" w:eastAsia="Times New Roman" w:hAnsi="Times New Roman" w:cs="Times New Roman"/>
          <w:sz w:val="20"/>
          <w:szCs w:val="20"/>
        </w:rPr>
      </w:pPr>
      <w:r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19" w:name="_Hlk160095935"/>
      <w:bookmarkStart w:id="20"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19"/>
    <w:p w14:paraId="55767C75" w14:textId="658C1C7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8619DE">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3A795A">
        <w:rPr>
          <w:rFonts w:ascii="Times New Roman" w:hAnsi="Times New Roman" w:cs="Times New Roman"/>
          <w:sz w:val="20"/>
          <w:szCs w:val="20"/>
        </w:rPr>
        <w:t>O</w:t>
      </w:r>
      <w:r w:rsidR="00CC4C0E" w:rsidRPr="004758A9">
        <w:rPr>
          <w:rFonts w:ascii="Times New Roman" w:hAnsi="Times New Roman" w:cs="Times New Roman"/>
          <w:sz w:val="20"/>
          <w:szCs w:val="20"/>
        </w:rPr>
        <w:t>cean</w:t>
      </w:r>
      <w:r w:rsidR="003A795A">
        <w:rPr>
          <w:rFonts w:ascii="Times New Roman" w:hAnsi="Times New Roman" w:cs="Times New Roman"/>
          <w:sz w:val="20"/>
          <w:szCs w:val="20"/>
        </w:rPr>
        <w:t>s´</w:t>
      </w:r>
      <w:r w:rsidR="00CC4C0E" w:rsidRPr="004758A9">
        <w:rPr>
          <w:rFonts w:ascii="Times New Roman" w:hAnsi="Times New Roman" w:cs="Times New Roman"/>
          <w:sz w:val="20"/>
          <w:szCs w:val="20"/>
        </w:rPr>
        <w:t xml:space="preserve"> 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A</w:t>
      </w:r>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Radiative transfer implications from aerosol</w:t>
      </w:r>
      <w:del w:id="21"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cloud</w:t>
      </w:r>
      <w:del w:id="22"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 xml:space="preserve"> interactions alone range from -2.65 to -0.07 Wm</w:t>
      </w:r>
      <w:r w:rsidR="008619DE" w:rsidRPr="00063756">
        <w:rPr>
          <w:rFonts w:ascii="Times New Roman" w:hAnsi="Times New Roman" w:cs="Times New Roman"/>
          <w:sz w:val="20"/>
          <w:szCs w:val="20"/>
          <w:vertAlign w:val="superscript"/>
        </w:rPr>
        <w:t>-2</w:t>
      </w:r>
      <w:r w:rsidR="008619DE" w:rsidRPr="008619DE">
        <w:rPr>
          <w:rFonts w:ascii="Times New Roman" w:hAnsi="Times New Roman" w:cs="Times New Roman"/>
          <w:sz w:val="20"/>
          <w:szCs w:val="20"/>
        </w:rPr>
        <w:t>, contrasting with</w:t>
      </w:r>
      <w:r w:rsidR="00063756">
        <w:rPr>
          <w:rFonts w:ascii="Times New Roman" w:hAnsi="Times New Roman" w:cs="Times New Roman"/>
          <w:sz w:val="20"/>
          <w:szCs w:val="20"/>
        </w:rPr>
        <w:t xml:space="preserve"> the more well-established</w:t>
      </w:r>
      <w:r w:rsidR="008619DE" w:rsidRPr="008619DE">
        <w:rPr>
          <w:rFonts w:ascii="Times New Roman" w:hAnsi="Times New Roman" w:cs="Times New Roman"/>
          <w:sz w:val="20"/>
          <w:szCs w:val="20"/>
        </w:rPr>
        <w:t xml:space="preserve"> CO</w:t>
      </w:r>
      <w:r w:rsidR="008619DE" w:rsidRPr="00063756">
        <w:rPr>
          <w:rFonts w:ascii="Times New Roman" w:hAnsi="Times New Roman" w:cs="Times New Roman"/>
          <w:sz w:val="20"/>
          <w:szCs w:val="20"/>
          <w:vertAlign w:val="subscript"/>
        </w:rPr>
        <w:t>2</w:t>
      </w:r>
      <w:r w:rsidR="008619DE" w:rsidRPr="008619DE">
        <w:rPr>
          <w:rFonts w:ascii="Times New Roman" w:hAnsi="Times New Roman" w:cs="Times New Roman"/>
          <w:sz w:val="20"/>
          <w:szCs w:val="20"/>
        </w:rPr>
        <w:t xml:space="preserve"> radiative forcing estimate of 1.83±0.18 Wm</w:t>
      </w:r>
      <w:r w:rsidR="008619DE" w:rsidRPr="00063756">
        <w:rPr>
          <w:rFonts w:ascii="Times New Roman" w:hAnsi="Times New Roman" w:cs="Times New Roman"/>
          <w:sz w:val="20"/>
          <w:szCs w:val="20"/>
          <w:vertAlign w:val="superscript"/>
        </w:rPr>
        <w:t>-2</w:t>
      </w:r>
      <w:r w:rsidR="008619DE">
        <w:rPr>
          <w:rFonts w:ascii="Times New Roman" w:hAnsi="Times New Roman" w:cs="Times New Roman"/>
          <w:sz w:val="20"/>
          <w:szCs w:val="20"/>
        </w:rPr>
        <w:t xml:space="preserve"> </w:t>
      </w:r>
      <w:r w:rsidR="008619DE">
        <w:rPr>
          <w:rFonts w:ascii="Times New Roman" w:hAnsi="Times New Roman" w:cs="Times New Roman"/>
          <w:sz w:val="20"/>
          <w:szCs w:val="20"/>
        </w:rPr>
        <w:fldChar w:fldCharType="begin"/>
      </w:r>
      <w:r w:rsidR="008619DE">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8619DE">
        <w:rPr>
          <w:rFonts w:ascii="Times New Roman" w:hAnsi="Times New Roman" w:cs="Times New Roman"/>
          <w:sz w:val="20"/>
          <w:szCs w:val="20"/>
        </w:rPr>
        <w:fldChar w:fldCharType="separate"/>
      </w:r>
      <w:r w:rsidR="008619DE" w:rsidRPr="008619DE">
        <w:rPr>
          <w:rFonts w:ascii="Times New Roman" w:hAnsi="Times New Roman" w:cs="Times New Roman"/>
          <w:sz w:val="20"/>
        </w:rPr>
        <w:t>(Etminan et al., 2016)</w:t>
      </w:r>
      <w:r w:rsidR="008619DE">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 as the respective impacts from primary sea spray</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Fossum et al., 2018; Ovadnevaite et al., 2011b; Xu et al., 202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and secondary aerosol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Mayer et al., 2020; Quinn et al., 2017)</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on cloud</w:t>
      </w:r>
      <w:r w:rsidR="00063756">
        <w:rPr>
          <w:rFonts w:ascii="Times New Roman" w:hAnsi="Times New Roman" w:cs="Times New Roman"/>
          <w:sz w:val="20"/>
          <w:szCs w:val="20"/>
        </w:rPr>
        <w:t>s</w:t>
      </w:r>
      <w:r w:rsidR="008619DE" w:rsidRPr="008619DE">
        <w:rPr>
          <w:rFonts w:ascii="Times New Roman" w:hAnsi="Times New Roman" w:cs="Times New Roman"/>
          <w:sz w:val="20"/>
          <w:szCs w:val="20"/>
        </w:rPr>
        <w:t xml:space="preserve"> formation</w:t>
      </w:r>
      <w:r w:rsidR="00A018B4">
        <w:rPr>
          <w:rFonts w:ascii="Times New Roman" w:hAnsi="Times New Roman" w:cs="Times New Roman"/>
          <w:sz w:val="20"/>
          <w:szCs w:val="20"/>
        </w:rPr>
        <w:t xml:space="preserve"> or </w:t>
      </w:r>
      <w:r w:rsidR="00B97BE7">
        <w:rPr>
          <w:rFonts w:ascii="Times New Roman" w:hAnsi="Times New Roman" w:cs="Times New Roman"/>
          <w:sz w:val="20"/>
          <w:szCs w:val="20"/>
        </w:rPr>
        <w:t xml:space="preserve">Atmosphere </w:t>
      </w:r>
      <w:r w:rsidR="00A018B4">
        <w:rPr>
          <w:rFonts w:ascii="Times New Roman" w:hAnsi="Times New Roman" w:cs="Times New Roman"/>
          <w:sz w:val="20"/>
          <w:szCs w:val="20"/>
        </w:rPr>
        <w:t xml:space="preserve">optical properties </w:t>
      </w:r>
      <w:r w:rsidR="00A018B4">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A795A">
        <w:rPr>
          <w:rFonts w:ascii="Times New Roman" w:hAnsi="Times New Roman" w:cs="Times New Roman" w:hint="eastAsia"/>
          <w:sz w:val="20"/>
          <w:szCs w:val="20"/>
        </w:rPr>
        <w:instrText>ical for modeling aerosol</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empirical model that predicts the real RI\n              n\n              of organic aerosol material from its widely measured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O:C)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H:C) elemental ratios. The model was based on the theoretical framework of Lorenz</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Lorentz equation and trained with\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at 589 nm (\n              \n              ) of 160 pure compounds. The predictions can be expanded to predic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A795A">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A795A">
        <w:rPr>
          <w:rFonts w:ascii="Times New Roman" w:hAnsi="Times New Roman" w:cs="Times New Roman" w:hint="eastAsia"/>
          <w:sz w:val="20"/>
          <w:szCs w:val="20"/>
        </w:rPr>
        <w:instrText>ge fraction of sub</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val</w:instrText>
      </w:r>
      <w:r w:rsidR="003A795A">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A795A">
        <w:rPr>
          <w:rFonts w:ascii="Times New Roman" w:hAnsi="Times New Roman" w:cs="Times New Roman" w:hint="eastAsia"/>
          <w:sz w:val="20"/>
          <w:szCs w:val="20"/>
        </w:rPr>
        <w:instrText>s secondary organic aerosols\n                \n                \n                  The model predicts small variation in real RI at 589 nm for typical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values of organic aerosols in the atmosphere","container-title"</w:instrText>
      </w:r>
      <w:r w:rsidR="003A795A">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A018B4">
        <w:rPr>
          <w:rFonts w:ascii="Times New Roman" w:hAnsi="Times New Roman" w:cs="Times New Roman"/>
          <w:sz w:val="20"/>
          <w:szCs w:val="20"/>
        </w:rPr>
        <w:fldChar w:fldCharType="separate"/>
      </w:r>
      <w:r w:rsidR="003A795A" w:rsidRPr="003A795A">
        <w:rPr>
          <w:rFonts w:ascii="Times New Roman" w:hAnsi="Times New Roman" w:cs="Times New Roman"/>
          <w:sz w:val="20"/>
        </w:rPr>
        <w:t>(Bian et al., 2019; Kahnert and Kanngießer, 2023; Li et al., 2023)</w:t>
      </w:r>
      <w:r w:rsidR="00A018B4">
        <w:rPr>
          <w:rFonts w:ascii="Times New Roman" w:hAnsi="Times New Roman" w:cs="Times New Roman"/>
          <w:sz w:val="20"/>
          <w:szCs w:val="20"/>
        </w:rPr>
        <w:fldChar w:fldCharType="end"/>
      </w:r>
      <w:r w:rsidR="008619DE" w:rsidRPr="008619DE">
        <w:rPr>
          <w:rFonts w:ascii="Times New Roman" w:hAnsi="Times New Roman" w:cs="Times New Roman"/>
          <w:sz w:val="20"/>
          <w:szCs w:val="20"/>
        </w:rPr>
        <w:t xml:space="preserve"> in pristine environments is still</w:t>
      </w:r>
      <w:r w:rsidR="008619DE">
        <w:rPr>
          <w:rFonts w:ascii="Times New Roman" w:hAnsi="Times New Roman" w:cs="Times New Roman"/>
          <w:sz w:val="20"/>
          <w:szCs w:val="20"/>
        </w:rPr>
        <w:t xml:space="preserve"> being</w:t>
      </w:r>
      <w:r w:rsidR="008619DE" w:rsidRPr="008619DE">
        <w:rPr>
          <w:rFonts w:ascii="Times New Roman" w:hAnsi="Times New Roman" w:cs="Times New Roman"/>
          <w:sz w:val="20"/>
          <w:szCs w:val="20"/>
        </w:rPr>
        <w:t xml:space="preserve"> debated.</w:t>
      </w:r>
    </w:p>
    <w:p w14:paraId="2261FDAC" w14:textId="2871E2CC" w:rsidR="0096090E" w:rsidRDefault="00E37302" w:rsidP="00F83836">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re</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 xml:space="preserve">part 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pray aerosols, produced by </w:t>
      </w:r>
      <w:r w:rsidR="000B377A">
        <w:rPr>
          <w:rFonts w:ascii="Times New Roman" w:hAnsi="Times New Roman" w:cs="Times New Roman"/>
          <w:sz w:val="20"/>
          <w:szCs w:val="20"/>
        </w:rPr>
        <w:t>wave breaking</w:t>
      </w:r>
      <w:r w:rsidR="00474BA9" w:rsidRPr="004758A9">
        <w:rPr>
          <w:rFonts w:ascii="Times New Roman" w:hAnsi="Times New Roman" w:cs="Times New Roman"/>
          <w:sz w:val="20"/>
          <w:szCs w:val="20"/>
        </w:rPr>
        <w:t xml:space="preserve"> </w:t>
      </w:r>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nd made of</w:t>
      </w:r>
      <w:r w:rsidR="00D10EAE" w:rsidRPr="004758A9">
        <w:rPr>
          <w:rFonts w:ascii="Times New Roman" w:hAnsi="Times New Roman" w:cs="Times New Roman"/>
          <w:sz w:val="20"/>
          <w:szCs w:val="20"/>
        </w:rPr>
        <w:t xml:space="preserve"> </w:t>
      </w:r>
      <w:r w:rsidR="002524B2" w:rsidRPr="004758A9">
        <w:rPr>
          <w:rFonts w:ascii="Times New Roman" w:hAnsi="Times New Roman" w:cs="Times New Roman"/>
          <w:sz w:val="20"/>
          <w:szCs w:val="20"/>
        </w:rPr>
        <w:t>biogenic</w:t>
      </w:r>
      <w:r w:rsidR="00D10EAE" w:rsidRPr="004758A9">
        <w:rPr>
          <w:rFonts w:ascii="Times New Roman" w:hAnsi="Times New Roman" w:cs="Times New Roman"/>
          <w:sz w:val="20"/>
          <w:szCs w:val="20"/>
        </w:rPr>
        <w:t xml:space="preserve"> organic </w:t>
      </w:r>
      <w:r w:rsidR="000B377A">
        <w:rPr>
          <w:rFonts w:ascii="Times New Roman" w:hAnsi="Times New Roman" w:cs="Times New Roman"/>
          <w:sz w:val="20"/>
          <w:szCs w:val="20"/>
        </w:rPr>
        <w:t>matter</w:t>
      </w:r>
      <w:r w:rsidR="000B377A"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419441F2"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97BE7">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1E284DD9" w14:textId="77777777" w:rsidR="00F35864" w:rsidRDefault="00D10EAE" w:rsidP="00B44CF3">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2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6DB887BC" w14:textId="77777777" w:rsidR="00061D40" w:rsidRDefault="00F35864" w:rsidP="00061D40">
      <w:pPr>
        <w:pBdr>
          <w:top w:val="nil"/>
          <w:left w:val="nil"/>
          <w:bottom w:val="nil"/>
          <w:right w:val="nil"/>
          <w:between w:val="nil"/>
        </w:pBdr>
        <w:spacing w:line="360" w:lineRule="auto"/>
        <w:rPr>
          <w:rFonts w:ascii="Times New Roman" w:hAnsi="Times New Roman" w:cs="Times New Roman"/>
          <w:sz w:val="20"/>
          <w:szCs w:val="20"/>
          <w:lang w:val="de-DE"/>
        </w:rPr>
      </w:pPr>
      <w:r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Pr>
          <w:rFonts w:ascii="Cambria Math" w:hAnsi="Cambria Math" w:cs="Cambria Math"/>
          <w:sz w:val="20"/>
          <w:szCs w:val="20"/>
        </w:rPr>
        <w:instrText>∼</w:instrText>
      </w:r>
      <w:r>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Becagli et al., 2019; Hodshire et al., 2019; Mansour et al., 2024)</w:t>
      </w:r>
      <w:r>
        <w:rPr>
          <w:rFonts w:ascii="Times New Roman" w:hAnsi="Times New Roman" w:cs="Times New Roman"/>
          <w:sz w:val="20"/>
          <w:szCs w:val="20"/>
        </w:rPr>
        <w:fldChar w:fldCharType="end"/>
      </w:r>
      <w:r w:rsidR="00E81A36">
        <w:rPr>
          <w:rFonts w:ascii="Times New Roman" w:hAnsi="Times New Roman" w:cs="Times New Roman"/>
          <w:sz w:val="20"/>
          <w:szCs w:val="20"/>
        </w:rPr>
        <w:t>,</w:t>
      </w:r>
      <w:r w:rsidRPr="00F35864">
        <w:rPr>
          <w:rFonts w:ascii="Times New Roman" w:hAnsi="Times New Roman" w:cs="Times New Roman"/>
          <w:sz w:val="20"/>
          <w:szCs w:val="20"/>
        </w:rPr>
        <w:t xml:space="preserve"> and oxidised aerosols (i.e. carboxylic acids;</w:t>
      </w:r>
      <w:r>
        <w:rPr>
          <w:rFonts w:ascii="Times New Roman" w:hAnsi="Times New Roman" w:cs="Times New Roman"/>
          <w:sz w:val="20"/>
          <w:szCs w:val="20"/>
        </w:rPr>
        <w:fldChar w:fldCharType="begin"/>
      </w:r>
      <w:r w:rsidR="004F73FE">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 xml:space="preserve"> </w:t>
      </w:r>
      <w:r w:rsidRPr="00F35864">
        <w:rPr>
          <w:rFonts w:ascii="Times New Roman" w:hAnsi="Times New Roman" w:cs="Times New Roman"/>
          <w:sz w:val="20"/>
        </w:rPr>
        <w:t>Kawamura and Bikkina, 201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F35864">
        <w:rPr>
          <w:rFonts w:ascii="Times New Roman" w:hAnsi="Times New Roman" w:cs="Times New Roman"/>
          <w:sz w:val="20"/>
          <w:szCs w:val="20"/>
        </w:rPr>
        <w:t>which are a complex mixture resulting from unsaturated fatty acids oxidation</w:t>
      </w:r>
      <w:r>
        <w:rPr>
          <w:rFonts w:ascii="Times New Roman" w:hAnsi="Times New Roman" w:cs="Times New Roman"/>
          <w:sz w:val="20"/>
          <w:szCs w:val="20"/>
        </w:rPr>
        <w:t xml:space="preserve"> found in very diverse loc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Crippa et al., 2013; Florou et al., 2024; Nøjgaard et al., 2022)</w:t>
      </w:r>
      <w:r>
        <w:rPr>
          <w:rFonts w:ascii="Times New Roman" w:hAnsi="Times New Roman" w:cs="Times New Roman"/>
          <w:sz w:val="20"/>
          <w:szCs w:val="20"/>
        </w:rPr>
        <w:fldChar w:fldCharType="end"/>
      </w:r>
      <w:r>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n the other hand, POA sources not only include sea spray but also potential anthropogenic influences like local biomass burning (</w:t>
      </w:r>
      <w:r w:rsidR="00214E02">
        <w:rPr>
          <w:rFonts w:ascii="Times New Roman" w:hAnsi="Times New Roman" w:cs="Times New Roman"/>
          <w:sz w:val="20"/>
          <w:szCs w:val="20"/>
        </w:rPr>
        <w:t xml:space="preserve">i.e. </w:t>
      </w:r>
      <w:r w:rsidRPr="00F35864">
        <w:rPr>
          <w:rFonts w:ascii="Times New Roman" w:hAnsi="Times New Roman" w:cs="Times New Roman"/>
          <w:sz w:val="20"/>
          <w:szCs w:val="20"/>
        </w:rPr>
        <w:t>wood</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peat</w:t>
      </w:r>
      <w:r w:rsidR="00214E02">
        <w:rPr>
          <w:rFonts w:ascii="Times New Roman" w:hAnsi="Times New Roman" w:cs="Times New Roman"/>
          <w:sz w:val="20"/>
          <w:szCs w:val="20"/>
        </w:rPr>
        <w:t xml:space="preserve"> or charcoal</w:t>
      </w:r>
      <w:r w:rsidRPr="00F35864">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r</w:t>
      </w:r>
      <w:r w:rsidR="00214E02">
        <w:rPr>
          <w:rFonts w:ascii="Times New Roman" w:hAnsi="Times New Roman" w:cs="Times New Roman"/>
          <w:sz w:val="20"/>
          <w:szCs w:val="20"/>
        </w:rPr>
        <w:t xml:space="preserve"> long-range</w:t>
      </w:r>
      <w:r w:rsidRPr="00F35864">
        <w:rPr>
          <w:rFonts w:ascii="Times New Roman" w:hAnsi="Times New Roman" w:cs="Times New Roman"/>
          <w:sz w:val="20"/>
          <w:szCs w:val="20"/>
        </w:rPr>
        <w:t xml:space="preserve"> continental</w:t>
      </w:r>
      <w:r w:rsidR="00214E02">
        <w:rPr>
          <w:rFonts w:ascii="Times New Roman" w:hAnsi="Times New Roman" w:cs="Times New Roman"/>
          <w:sz w:val="20"/>
          <w:szCs w:val="20"/>
        </w:rPr>
        <w:t xml:space="preserve"> transport</w:t>
      </w:r>
      <w:r w:rsidR="00B97BE7">
        <w:rPr>
          <w:rFonts w:ascii="Times New Roman" w:hAnsi="Times New Roman" w:cs="Times New Roman"/>
          <w:sz w:val="20"/>
          <w:szCs w:val="20"/>
        </w:rPr>
        <w:t xml:space="preserve"> </w:t>
      </w:r>
      <w:r w:rsidR="00B97BE7">
        <w:rPr>
          <w:rFonts w:ascii="Times New Roman" w:hAnsi="Times New Roman" w:cs="Times New Roman"/>
          <w:sz w:val="20"/>
          <w:szCs w:val="20"/>
        </w:rPr>
        <w:fldChar w:fldCharType="begin"/>
      </w:r>
      <w:r w:rsidR="00B97BE7">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B97BE7">
        <w:rPr>
          <w:rFonts w:ascii="Cambria Math" w:hAnsi="Cambria Math" w:cs="Cambria Math"/>
          <w:sz w:val="20"/>
          <w:szCs w:val="20"/>
        </w:rPr>
        <w:instrText>∼</w:instrText>
      </w:r>
      <w:r w:rsidR="00B97BE7">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B97BE7" w:rsidRPr="00440F2D">
        <w:rPr>
          <w:rFonts w:ascii="Times New Roman" w:hAnsi="Times New Roman" w:cs="Times New Roman"/>
          <w:sz w:val="20"/>
          <w:szCs w:val="20"/>
          <w:lang w:val="de-D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B97BE7">
        <w:rPr>
          <w:rFonts w:ascii="Times New Roman" w:hAnsi="Times New Roman" w:cs="Times New Roman"/>
          <w:sz w:val="20"/>
          <w:szCs w:val="20"/>
        </w:rPr>
        <w:fldChar w:fldCharType="separate"/>
      </w:r>
      <w:r w:rsidR="00B97BE7" w:rsidRPr="00440F2D">
        <w:rPr>
          <w:rFonts w:ascii="Times New Roman" w:hAnsi="Times New Roman" w:cs="Times New Roman"/>
          <w:sz w:val="20"/>
          <w:lang w:val="de-DE"/>
        </w:rPr>
        <w:t>(Lin et al., 2019; O’Dowd et al., 2014; Xu et al., 2020)</w:t>
      </w:r>
      <w:r w:rsidR="00B97BE7">
        <w:rPr>
          <w:rFonts w:ascii="Times New Roman" w:hAnsi="Times New Roman" w:cs="Times New Roman"/>
          <w:sz w:val="20"/>
          <w:szCs w:val="20"/>
        </w:rPr>
        <w:fldChar w:fldCharType="end"/>
      </w:r>
      <w:r w:rsidR="00B97BE7" w:rsidRPr="00440F2D">
        <w:rPr>
          <w:rFonts w:ascii="Times New Roman" w:hAnsi="Times New Roman" w:cs="Times New Roman"/>
          <w:sz w:val="20"/>
          <w:szCs w:val="20"/>
          <w:lang w:val="de-DE"/>
        </w:rPr>
        <w:t>.</w:t>
      </w:r>
      <w:r w:rsidR="00440F2D" w:rsidRPr="00440F2D">
        <w:rPr>
          <w:rFonts w:ascii="Times New Roman" w:hAnsi="Times New Roman" w:cs="Times New Roman"/>
          <w:sz w:val="20"/>
          <w:szCs w:val="20"/>
          <w:lang w:val="de-DE"/>
        </w:rPr>
        <w:t xml:space="preserve"> </w:t>
      </w:r>
    </w:p>
    <w:p w14:paraId="55BB1060" w14:textId="068A0DDE" w:rsidR="00540AF4" w:rsidRPr="00F555EE" w:rsidRDefault="00540AF4" w:rsidP="00540AF4">
      <w:pPr>
        <w:pBdr>
          <w:top w:val="nil"/>
          <w:left w:val="nil"/>
          <w:bottom w:val="nil"/>
          <w:right w:val="nil"/>
          <w:between w:val="nil"/>
        </w:pBdr>
        <w:spacing w:line="360" w:lineRule="auto"/>
        <w:rPr>
          <w:ins w:id="24" w:author="CHEVASSUS, Emmanuel" w:date="2024-12-11T13:25:00Z" w16du:dateUtc="2024-12-11T13:25:00Z"/>
          <w:rFonts w:ascii="Times New Roman" w:hAnsi="Times New Roman" w:cs="Times New Roman"/>
          <w:sz w:val="20"/>
          <w:szCs w:val="20"/>
        </w:rPr>
      </w:pPr>
      <w:ins w:id="25" w:author="CHEVASSUS, Emmanuel" w:date="2024-12-11T13:25:00Z" w16du:dateUtc="2024-12-11T13:25:00Z">
        <w:r w:rsidRPr="00440F2D">
          <w:rPr>
            <w:rFonts w:ascii="Times New Roman" w:hAnsi="Times New Roman" w:cs="Times New Roman"/>
            <w:sz w:val="20"/>
            <w:szCs w:val="20"/>
            <w:lang w:val="en-IE"/>
          </w:rPr>
          <w:t>T</w:t>
        </w:r>
        <w:r>
          <w:rPr>
            <w:rFonts w:ascii="Times New Roman" w:hAnsi="Times New Roman" w:cs="Times New Roman"/>
            <w:sz w:val="20"/>
            <w:szCs w:val="20"/>
            <w:lang w:val="en-IE"/>
          </w:rPr>
          <w:t>h</w:t>
        </w:r>
      </w:ins>
      <w:ins w:id="26" w:author="Ovadnevaite, Jurgita" w:date="2024-12-11T18:56:00Z" w16du:dateUtc="2024-12-11T18:56:00Z">
        <w:r w:rsidR="003C67BD">
          <w:rPr>
            <w:rFonts w:ascii="Times New Roman" w:hAnsi="Times New Roman" w:cs="Times New Roman"/>
            <w:sz w:val="20"/>
            <w:szCs w:val="20"/>
            <w:lang w:val="en-IE"/>
          </w:rPr>
          <w:t>e</w:t>
        </w:r>
      </w:ins>
      <w:ins w:id="27" w:author="CHEVASSUS, Emmanuel" w:date="2024-12-11T13:25:00Z" w16du:dateUtc="2024-12-11T13:25:00Z">
        <w:del w:id="28" w:author="Ovadnevaite, Jurgita" w:date="2024-12-11T18:56:00Z" w16du:dateUtc="2024-12-11T18:56:00Z">
          <w:r w:rsidDel="003C67BD">
            <w:rPr>
              <w:rFonts w:ascii="Times New Roman" w:hAnsi="Times New Roman" w:cs="Times New Roman"/>
              <w:sz w:val="20"/>
              <w:szCs w:val="20"/>
              <w:lang w:val="en-IE"/>
            </w:rPr>
            <w:delText>is</w:delText>
          </w:r>
        </w:del>
        <w:r>
          <w:rPr>
            <w:rFonts w:ascii="Times New Roman" w:hAnsi="Times New Roman" w:cs="Times New Roman"/>
            <w:sz w:val="20"/>
            <w:szCs w:val="20"/>
            <w:lang w:val="en-IE"/>
          </w:rPr>
          <w:t xml:space="preserve"> source apportionment </w:t>
        </w:r>
      </w:ins>
      <w:ins w:id="29" w:author="Ovadnevaite, Jurgita" w:date="2024-12-11T18:56:00Z" w16du:dateUtc="2024-12-11T18:56:00Z">
        <w:r w:rsidR="003C67BD">
          <w:rPr>
            <w:rFonts w:ascii="Times New Roman" w:hAnsi="Times New Roman" w:cs="Times New Roman"/>
            <w:sz w:val="20"/>
            <w:szCs w:val="20"/>
            <w:lang w:val="en-IE"/>
          </w:rPr>
          <w:t>wa</w:t>
        </w:r>
      </w:ins>
      <w:ins w:id="30" w:author="CHEVASSUS, Emmanuel" w:date="2024-12-11T13:25:00Z" w16du:dateUtc="2024-12-11T13:25:00Z">
        <w:del w:id="31" w:author="Ovadnevaite, Jurgita" w:date="2024-12-11T18:56:00Z" w16du:dateUtc="2024-12-11T18:56:00Z">
          <w:r w:rsidDel="003C67BD">
            <w:rPr>
              <w:rFonts w:ascii="Times New Roman" w:hAnsi="Times New Roman" w:cs="Times New Roman"/>
              <w:sz w:val="20"/>
              <w:szCs w:val="20"/>
              <w:lang w:val="en-IE"/>
            </w:rPr>
            <w:delText>i</w:delText>
          </w:r>
        </w:del>
        <w:r>
          <w:rPr>
            <w:rFonts w:ascii="Times New Roman" w:hAnsi="Times New Roman" w:cs="Times New Roman"/>
            <w:sz w:val="20"/>
            <w:szCs w:val="20"/>
            <w:lang w:val="en-IE"/>
          </w:rPr>
          <w:t xml:space="preserve">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Paatero, 1999; Paatero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and successfully used on a wide range of different instruments; HR-</w:t>
        </w:r>
        <w:proofErr w:type="spellStart"/>
        <w:r>
          <w:rPr>
            <w:rFonts w:ascii="Times New Roman" w:hAnsi="Times New Roman" w:cs="Times New Roman"/>
            <w:sz w:val="20"/>
            <w:szCs w:val="20"/>
          </w:rPr>
          <w:t>Tof</w:t>
        </w:r>
        <w:proofErr w:type="spellEnd"/>
        <w:r>
          <w:rPr>
            <w:rFonts w:ascii="Times New Roman" w:hAnsi="Times New Roman" w:cs="Times New Roman"/>
            <w:sz w:val="20"/>
            <w:szCs w:val="20"/>
          </w:rPr>
          <w:t xml:space="preserve">-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Nursanto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y the inherent true variability of ambient aerosols and error matrices must be carefully quantified which can be somewhat ambiguous depending on the instrument. </w:t>
        </w:r>
        <w:del w:id="32" w:author="Ovadnevaite, Jurgita" w:date="2024-12-11T18:57:00Z" w16du:dateUtc="2024-12-11T18:57:00Z">
          <w:r w:rsidDel="003C67BD">
            <w:rPr>
              <w:rFonts w:ascii="Times New Roman" w:hAnsi="Times New Roman" w:cs="Times New Roman"/>
              <w:sz w:val="20"/>
              <w:szCs w:val="20"/>
            </w:rPr>
            <w:delText>Briefly,</w:delText>
          </w:r>
          <w:r w:rsidRPr="004567C0" w:rsidDel="003C67BD">
            <w:rPr>
              <w:rFonts w:ascii="Times New Roman" w:hAnsi="Times New Roman" w:cs="Times New Roman"/>
              <w:sz w:val="20"/>
              <w:szCs w:val="20"/>
            </w:rPr>
            <w:delText xml:space="preserve"> PMF consists in deconvoluting an input </w:delText>
          </w:r>
          <w:r w:rsidDel="003C67BD">
            <w:rPr>
              <w:rFonts w:ascii="Times New Roman" w:hAnsi="Times New Roman" w:cs="Times New Roman"/>
              <w:sz w:val="20"/>
              <w:szCs w:val="20"/>
            </w:rPr>
            <w:delText xml:space="preserve">time series </w:delText>
          </w:r>
          <w:r w:rsidRPr="004567C0" w:rsidDel="003C67BD">
            <w:rPr>
              <w:rFonts w:ascii="Times New Roman" w:hAnsi="Times New Roman" w:cs="Times New Roman"/>
              <w:sz w:val="20"/>
              <w:szCs w:val="20"/>
            </w:rPr>
            <w:delText>data matrix</w:delText>
          </w:r>
          <w:r w:rsidDel="003C67BD">
            <w:rPr>
              <w:rFonts w:ascii="Times New Roman" w:hAnsi="Times New Roman" w:cs="Times New Roman"/>
              <w:sz w:val="20"/>
              <w:szCs w:val="20"/>
            </w:rPr>
            <w:delText xml:space="preserve"> of any measurements (along with its known error matrix) into a matrix of physically meaningful mass spectra factors, a corresponding time series matrix (with the same number of factors) and a model errors residuals matrix.  </w:delText>
          </w:r>
        </w:del>
      </w:ins>
    </w:p>
    <w:p w14:paraId="31A17030" w14:textId="2587CF6F" w:rsidR="004B7121"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 xml:space="preserve">Finally, the effects from </w:t>
      </w:r>
      <w:r w:rsidR="005B38EB">
        <w:rPr>
          <w:rFonts w:ascii="Times New Roman" w:hAnsi="Times New Roman" w:cs="Times New Roman"/>
          <w:sz w:val="20"/>
          <w:szCs w:val="20"/>
        </w:rPr>
        <w:t>Oceans´</w:t>
      </w:r>
      <w:r w:rsidR="00717EAE" w:rsidRPr="004758A9">
        <w:rPr>
          <w:rFonts w:ascii="Times New Roman" w:hAnsi="Times New Roman" w:cs="Times New Roman"/>
          <w:sz w:val="20"/>
          <w:szCs w:val="20"/>
        </w:rPr>
        <w:t xml:space="preserve"> biology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r w:rsidR="00214E02">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23"/>
    </w:p>
    <w:p w14:paraId="33220FE5" w14:textId="77777777" w:rsidR="00F555EE" w:rsidRDefault="00F555EE" w:rsidP="006D22EE">
      <w:pPr>
        <w:spacing w:line="360" w:lineRule="auto"/>
        <w:rPr>
          <w:rFonts w:ascii="Times New Roman" w:hAnsi="Times New Roman" w:cs="Times New Roman"/>
          <w:sz w:val="20"/>
          <w:szCs w:val="20"/>
        </w:rPr>
      </w:pPr>
    </w:p>
    <w:p w14:paraId="46AF453B" w14:textId="77777777" w:rsidR="00F555EE" w:rsidRPr="004758A9" w:rsidRDefault="00F555EE" w:rsidP="006D22EE">
      <w:pPr>
        <w:spacing w:line="360" w:lineRule="auto"/>
        <w:rPr>
          <w:rFonts w:ascii="Times New Roman" w:hAnsi="Times New Roman" w:cs="Times New Roman"/>
        </w:rPr>
      </w:pPr>
    </w:p>
    <w:bookmarkEnd w:id="20"/>
    <w:p w14:paraId="1D1A6BAA" w14:textId="4463ECC0"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383CF09"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o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33"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33"/>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017CE9ED" w:rsidR="002C61DC" w:rsidRPr="004758A9" w:rsidRDefault="002C61DC" w:rsidP="00F04955">
      <w:pPr>
        <w:spacing w:line="360" w:lineRule="auto"/>
        <w:rPr>
          <w:rFonts w:ascii="Times New Roman" w:hAnsi="Times New Roman" w:cs="Times New Roman"/>
          <w:sz w:val="20"/>
          <w:szCs w:val="20"/>
        </w:rPr>
      </w:pPr>
      <w:del w:id="34" w:author="Ovadnevaite, Jurgita" w:date="2024-12-11T19:03:00Z" w16du:dateUtc="2024-12-11T19:03:00Z">
        <w:r w:rsidRPr="004758A9" w:rsidDel="003C67BD">
          <w:rPr>
            <w:rFonts w:ascii="Times New Roman" w:hAnsi="Times New Roman" w:cs="Times New Roman"/>
            <w:sz w:val="20"/>
            <w:szCs w:val="20"/>
          </w:rPr>
          <w:delText>Ambient submicron</w:delText>
        </w:r>
        <w:r w:rsidR="004E4AAC" w:rsidRPr="004758A9" w:rsidDel="003C67BD">
          <w:rPr>
            <w:rFonts w:ascii="Times New Roman" w:hAnsi="Times New Roman" w:cs="Times New Roman"/>
            <w:sz w:val="20"/>
            <w:szCs w:val="20"/>
          </w:rPr>
          <w:delText xml:space="preserve"> non-refractory</w:delText>
        </w:r>
        <w:r w:rsidRPr="004758A9" w:rsidDel="003C67BD">
          <w:rPr>
            <w:rFonts w:ascii="Times New Roman" w:hAnsi="Times New Roman" w:cs="Times New Roman"/>
            <w:sz w:val="20"/>
            <w:szCs w:val="20"/>
          </w:rPr>
          <w:delText xml:space="preserve"> aerosol major </w:delText>
        </w:r>
        <w:r w:rsidR="00550FF9" w:rsidRPr="004758A9" w:rsidDel="003C67BD">
          <w:rPr>
            <w:rFonts w:ascii="Times New Roman" w:hAnsi="Times New Roman" w:cs="Times New Roman"/>
            <w:sz w:val="20"/>
            <w:szCs w:val="20"/>
          </w:rPr>
          <w:delText>species</w:delText>
        </w:r>
      </w:del>
      <w:ins w:id="35" w:author="Ovadnevaite, Jurgita" w:date="2024-12-11T19:03:00Z" w16du:dateUtc="2024-12-11T19:03:00Z">
        <w:r w:rsidR="003C67BD">
          <w:rPr>
            <w:rFonts w:ascii="Times New Roman" w:hAnsi="Times New Roman" w:cs="Times New Roman"/>
            <w:sz w:val="20"/>
            <w:szCs w:val="20"/>
          </w:rPr>
          <w:t>A</w:t>
        </w:r>
      </w:ins>
      <w:ins w:id="36" w:author="Ovadnevaite, Jurgita" w:date="2024-12-11T19:04:00Z" w16du:dateUtc="2024-12-11T19:04:00Z">
        <w:r w:rsidR="003C67BD">
          <w:rPr>
            <w:rFonts w:ascii="Times New Roman" w:hAnsi="Times New Roman" w:cs="Times New Roman"/>
            <w:sz w:val="20"/>
            <w:szCs w:val="20"/>
          </w:rPr>
          <w:t>erosol chemical composition</w:t>
        </w:r>
      </w:ins>
      <w:r w:rsidR="00847BB3">
        <w:rPr>
          <w:rFonts w:ascii="Times New Roman" w:hAnsi="Times New Roman" w:cs="Times New Roman"/>
          <w:sz w:val="20"/>
          <w:szCs w:val="20"/>
        </w:rPr>
        <w:t xml:space="preserve"> </w:t>
      </w:r>
      <w:ins w:id="37" w:author="CHEVASSUS, Emmanuel" w:date="2024-12-11T13:31:00Z" w16du:dateUtc="2024-12-11T13:31:00Z">
        <w:del w:id="38" w:author="Ovadnevaite, Jurgita" w:date="2024-12-11T19:02:00Z" w16du:dateUtc="2024-12-11T19:02:00Z">
          <w:r w:rsidR="00C955C9" w:rsidDel="003C67BD">
            <w:rPr>
              <w:rFonts w:ascii="Times New Roman" w:hAnsi="Times New Roman" w:cs="Times New Roman"/>
              <w:sz w:val="20"/>
              <w:szCs w:val="20"/>
            </w:rPr>
            <w:delText xml:space="preserve">in the aerodynamic vacuum size range of 35 nm to 1.5 </w:delText>
          </w:r>
          <w:r w:rsidR="00C955C9" w:rsidRPr="00847BB3" w:rsidDel="003C67BD">
            <w:rPr>
              <w:rFonts w:ascii="Times New Roman" w:hAnsi="Times New Roman" w:cs="Times New Roman"/>
              <w:sz w:val="20"/>
              <w:szCs w:val="20"/>
            </w:rPr>
            <w:delText>μ</w:delText>
          </w:r>
          <w:r w:rsidR="00C955C9" w:rsidDel="003C67BD">
            <w:rPr>
              <w:rFonts w:ascii="Times New Roman" w:hAnsi="Times New Roman" w:cs="Times New Roman"/>
              <w:sz w:val="20"/>
              <w:szCs w:val="20"/>
            </w:rPr>
            <w:delText xml:space="preserve">m </w:delText>
          </w:r>
          <w:r w:rsidR="00C955C9" w:rsidDel="003C67BD">
            <w:rPr>
              <w:rFonts w:ascii="Times New Roman" w:hAnsi="Times New Roman" w:cs="Times New Roman"/>
              <w:sz w:val="20"/>
              <w:szCs w:val="20"/>
            </w:rPr>
            <w:fldChar w:fldCharType="begin"/>
          </w:r>
          <w:r w:rsidR="00C955C9" w:rsidDel="003C67BD">
            <w:rPr>
              <w:rFonts w:ascii="Times New Roman" w:hAnsi="Times New Roman" w:cs="Times New Roman"/>
              <w:sz w:val="20"/>
              <w:szCs w:val="20"/>
            </w:rPr>
            <w:del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delInstrText>
          </w:r>
          <w:r w:rsidR="00C955C9" w:rsidDel="003C67BD">
            <w:rPr>
              <w:rFonts w:ascii="Times New Roman" w:hAnsi="Times New Roman" w:cs="Times New Roman"/>
              <w:sz w:val="20"/>
              <w:szCs w:val="20"/>
            </w:rPr>
            <w:fldChar w:fldCharType="separate"/>
          </w:r>
          <w:r w:rsidR="00C955C9" w:rsidRPr="00847BB3" w:rsidDel="003C67BD">
            <w:rPr>
              <w:rFonts w:ascii="Times New Roman" w:hAnsi="Times New Roman" w:cs="Times New Roman"/>
              <w:sz w:val="20"/>
            </w:rPr>
            <w:delText>(DeCarlo et al., 2006)</w:delText>
          </w:r>
          <w:r w:rsidR="00C955C9" w:rsidDel="003C67BD">
            <w:rPr>
              <w:rFonts w:ascii="Times New Roman" w:hAnsi="Times New Roman" w:cs="Times New Roman"/>
              <w:sz w:val="20"/>
              <w:szCs w:val="20"/>
            </w:rPr>
            <w:fldChar w:fldCharType="end"/>
          </w:r>
          <w:r w:rsidR="00C955C9" w:rsidDel="003C67BD">
            <w:rPr>
              <w:rFonts w:ascii="Times New Roman" w:hAnsi="Times New Roman" w:cs="Times New Roman"/>
              <w:sz w:val="20"/>
              <w:szCs w:val="20"/>
            </w:rPr>
            <w:delText xml:space="preserve"> </w:delText>
          </w:r>
        </w:del>
      </w:ins>
      <w:r w:rsidR="00550FF9" w:rsidRPr="004758A9">
        <w:rPr>
          <w:rFonts w:ascii="Times New Roman" w:hAnsi="Times New Roman" w:cs="Times New Roman"/>
          <w:sz w:val="20"/>
          <w:szCs w:val="20"/>
        </w:rPr>
        <w:t>w</w:t>
      </w:r>
      <w:ins w:id="39" w:author="Ovadnevaite, Jurgita" w:date="2024-12-11T19:04:00Z" w16du:dateUtc="2024-12-11T19:04:00Z">
        <w:r w:rsidR="003C67BD">
          <w:rPr>
            <w:rFonts w:ascii="Times New Roman" w:hAnsi="Times New Roman" w:cs="Times New Roman"/>
            <w:sz w:val="20"/>
            <w:szCs w:val="20"/>
          </w:rPr>
          <w:t>as</w:t>
        </w:r>
      </w:ins>
      <w:del w:id="40" w:author="Ovadnevaite, Jurgita" w:date="2024-12-11T19:04:00Z" w16du:dateUtc="2024-12-11T19:04:00Z">
        <w:r w:rsidR="00550FF9" w:rsidRPr="004758A9" w:rsidDel="003C67BD">
          <w:rPr>
            <w:rFonts w:ascii="Times New Roman" w:hAnsi="Times New Roman" w:cs="Times New Roman"/>
            <w:sz w:val="20"/>
            <w:szCs w:val="20"/>
          </w:rPr>
          <w:delText>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Pr="004758A9">
        <w:rPr>
          <w:rFonts w:ascii="Times New Roman" w:hAnsi="Times New Roman" w:cs="Times New Roman"/>
          <w:sz w:val="20"/>
          <w:szCs w:val="20"/>
        </w:rPr>
        <w:t xml:space="preserve">. </w:t>
      </w:r>
      <w:ins w:id="41" w:author="Ovadnevaite, Jurgita" w:date="2024-12-11T19:04:00Z" w16du:dateUtc="2024-12-11T19:04:00Z">
        <w:r w:rsidR="003C67BD">
          <w:rPr>
            <w:rFonts w:ascii="Times New Roman" w:hAnsi="Times New Roman" w:cs="Times New Roman"/>
            <w:sz w:val="20"/>
            <w:szCs w:val="20"/>
          </w:rPr>
          <w:t xml:space="preserve">HR-ToF-AMS </w:t>
        </w:r>
      </w:ins>
      <w:ins w:id="42" w:author="Ovadnevaite, Jurgita" w:date="2024-12-11T19:06:00Z" w16du:dateUtc="2024-12-11T19:06:00Z">
        <w:r w:rsidR="00BF1F8B">
          <w:rPr>
            <w:rFonts w:ascii="Times New Roman" w:hAnsi="Times New Roman" w:cs="Times New Roman"/>
            <w:sz w:val="20"/>
            <w:szCs w:val="20"/>
          </w:rPr>
          <w:t xml:space="preserve">sampling </w:t>
        </w:r>
      </w:ins>
      <w:ins w:id="43" w:author="Ovadnevaite, Jurgita" w:date="2024-12-11T19:04:00Z" w16du:dateUtc="2024-12-11T19:04:00Z">
        <w:r w:rsidR="003C67BD">
          <w:rPr>
            <w:rFonts w:ascii="Times New Roman" w:hAnsi="Times New Roman" w:cs="Times New Roman"/>
            <w:sz w:val="20"/>
            <w:szCs w:val="20"/>
          </w:rPr>
          <w:t xml:space="preserve">covers </w:t>
        </w:r>
        <w:r w:rsidR="003C67BD">
          <w:rPr>
            <w:rFonts w:ascii="Times New Roman" w:hAnsi="Times New Roman" w:cs="Times New Roman"/>
            <w:sz w:val="20"/>
            <w:szCs w:val="20"/>
          </w:rPr>
          <w:t xml:space="preserve">vacuum aerodynamic size range of 35 nm to ~1.5 </w:t>
        </w:r>
        <w:proofErr w:type="spellStart"/>
        <w:r w:rsidR="003C67BD" w:rsidRPr="00847BB3">
          <w:rPr>
            <w:rFonts w:ascii="Times New Roman" w:hAnsi="Times New Roman" w:cs="Times New Roman"/>
            <w:sz w:val="20"/>
            <w:szCs w:val="20"/>
          </w:rPr>
          <w:t>μ</w:t>
        </w:r>
        <w:r w:rsidR="003C67BD">
          <w:rPr>
            <w:rFonts w:ascii="Times New Roman" w:hAnsi="Times New Roman" w:cs="Times New Roman"/>
            <w:sz w:val="20"/>
            <w:szCs w:val="20"/>
          </w:rPr>
          <w:t>m</w:t>
        </w:r>
        <w:proofErr w:type="spellEnd"/>
        <w:r w:rsidR="003C67BD">
          <w:rPr>
            <w:rFonts w:ascii="Times New Roman" w:hAnsi="Times New Roman" w:cs="Times New Roman"/>
            <w:sz w:val="20"/>
            <w:szCs w:val="20"/>
          </w:rPr>
          <w:t>, roughly corresponding to PM1</w:t>
        </w:r>
      </w:ins>
      <w:ins w:id="44" w:author="Ovadnevaite, Jurgita" w:date="2024-12-11T19:05:00Z" w16du:dateUtc="2024-12-11T19:05:00Z">
        <w:r w:rsidR="003C67BD">
          <w:rPr>
            <w:rFonts w:ascii="Times New Roman" w:hAnsi="Times New Roman" w:cs="Times New Roman"/>
            <w:sz w:val="20"/>
            <w:szCs w:val="20"/>
          </w:rPr>
          <w:t xml:space="preserve"> ma</w:t>
        </w:r>
      </w:ins>
      <w:ins w:id="45" w:author="Ovadnevaite, Jurgita" w:date="2024-12-11T19:06:00Z" w16du:dateUtc="2024-12-11T19:06:00Z">
        <w:r w:rsidR="003C67BD">
          <w:rPr>
            <w:rFonts w:ascii="Times New Roman" w:hAnsi="Times New Roman" w:cs="Times New Roman"/>
            <w:sz w:val="20"/>
            <w:szCs w:val="20"/>
          </w:rPr>
          <w:t>ss (</w:t>
        </w:r>
        <w:r w:rsidR="00BF1F8B">
          <w:rPr>
            <w:rFonts w:ascii="Times New Roman" w:hAnsi="Times New Roman" w:cs="Times New Roman"/>
            <w:sz w:val="20"/>
            <w:szCs w:val="20"/>
          </w:rPr>
          <w:t>PM mass for particles below 1</w:t>
        </w:r>
      </w:ins>
      <w:ins w:id="46" w:author="Ovadnevaite, Jurgita" w:date="2024-12-11T19:04:00Z" w16du:dateUtc="2024-12-11T19:04:00Z">
        <w:r w:rsidR="003C67BD">
          <w:rPr>
            <w:rFonts w:ascii="Times New Roman" w:hAnsi="Times New Roman" w:cs="Times New Roman"/>
            <w:sz w:val="20"/>
            <w:szCs w:val="20"/>
          </w:rPr>
          <w:t xml:space="preserve"> </w:t>
        </w:r>
      </w:ins>
      <w:proofErr w:type="spellStart"/>
      <w:ins w:id="47" w:author="Ovadnevaite, Jurgita" w:date="2024-12-11T19:06:00Z" w16du:dateUtc="2024-12-11T19:06:00Z">
        <w:r w:rsidR="00BF1F8B" w:rsidRPr="00847BB3">
          <w:rPr>
            <w:rFonts w:ascii="Times New Roman" w:hAnsi="Times New Roman" w:cs="Times New Roman"/>
            <w:sz w:val="20"/>
            <w:szCs w:val="20"/>
          </w:rPr>
          <w:t>μ</w:t>
        </w:r>
        <w:r w:rsidR="00BF1F8B">
          <w:rPr>
            <w:rFonts w:ascii="Times New Roman" w:hAnsi="Times New Roman" w:cs="Times New Roman"/>
            <w:sz w:val="20"/>
            <w:szCs w:val="20"/>
          </w:rPr>
          <w:t>m</w:t>
        </w:r>
        <w:proofErr w:type="spellEnd"/>
        <w:r w:rsidR="00BF1F8B">
          <w:rPr>
            <w:rFonts w:ascii="Times New Roman" w:hAnsi="Times New Roman" w:cs="Times New Roman"/>
            <w:sz w:val="20"/>
            <w:szCs w:val="20"/>
          </w:rPr>
          <w:t xml:space="preserve">) </w:t>
        </w:r>
      </w:ins>
      <w:ins w:id="48" w:author="Ovadnevaite, Jurgita" w:date="2024-12-11T19:04:00Z" w16du:dateUtc="2024-12-11T19:04:00Z">
        <w:r w:rsidR="003C67BD">
          <w:rPr>
            <w:rFonts w:ascii="Times New Roman" w:hAnsi="Times New Roman" w:cs="Times New Roman"/>
            <w:sz w:val="20"/>
            <w:szCs w:val="20"/>
          </w:rPr>
          <w:fldChar w:fldCharType="begin"/>
        </w:r>
        <w:r w:rsidR="003C67BD">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3C67BD">
          <w:rPr>
            <w:rFonts w:ascii="Times New Roman" w:hAnsi="Times New Roman" w:cs="Times New Roman"/>
            <w:sz w:val="20"/>
            <w:szCs w:val="20"/>
          </w:rPr>
          <w:fldChar w:fldCharType="separate"/>
        </w:r>
        <w:r w:rsidR="003C67BD" w:rsidRPr="00847BB3">
          <w:rPr>
            <w:rFonts w:ascii="Times New Roman" w:hAnsi="Times New Roman" w:cs="Times New Roman"/>
            <w:sz w:val="20"/>
          </w:rPr>
          <w:t>(DeCarlo et al., 2006)</w:t>
        </w:r>
        <w:r w:rsidR="003C67BD">
          <w:rPr>
            <w:rFonts w:ascii="Times New Roman" w:hAnsi="Times New Roman" w:cs="Times New Roman"/>
            <w:sz w:val="20"/>
            <w:szCs w:val="20"/>
          </w:rPr>
          <w:fldChar w:fldCharType="end"/>
        </w:r>
      </w:ins>
      <w:ins w:id="49" w:author="Ovadnevaite, Jurgita" w:date="2024-12-11T19:05:00Z" w16du:dateUtc="2024-12-11T19:05:00Z">
        <w:r w:rsidR="003C67BD">
          <w:rPr>
            <w:rFonts w:ascii="Times New Roman" w:hAnsi="Times New Roman" w:cs="Times New Roman"/>
            <w:sz w:val="20"/>
            <w:szCs w:val="20"/>
          </w:rPr>
          <w:t xml:space="preserve">. </w:t>
        </w:r>
      </w:ins>
      <w:r w:rsidRPr="004758A9">
        <w:rPr>
          <w:rFonts w:ascii="Times New Roman" w:hAnsi="Times New Roman" w:cs="Times New Roman"/>
          <w:sz w:val="20"/>
          <w:szCs w:val="20"/>
        </w:rPr>
        <w:t>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50"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50"/>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51" w:name="_Hlk118896502"/>
      <w:bookmarkStart w:id="52"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53"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54" w:name="_Hlk145927255"/>
      <w:bookmarkEnd w:id="53"/>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54"/>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51"/>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52"/>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55"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55"/>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6AE15247"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 xml:space="preserve">with </w:t>
      </w:r>
      <w:r w:rsidR="00B97BE7">
        <w:rPr>
          <w:rFonts w:ascii="Times New Roman" w:hAnsi="Times New Roman" w:cs="Times New Roman"/>
          <w:sz w:val="20"/>
          <w:szCs w:val="20"/>
        </w:rPr>
        <w:t>arrival</w:t>
      </w:r>
      <w:r w:rsidR="0025603D" w:rsidRPr="004758A9">
        <w:rPr>
          <w:rFonts w:ascii="Times New Roman" w:hAnsi="Times New Roman" w:cs="Times New Roman"/>
          <w:sz w:val="20"/>
          <w:szCs w:val="20"/>
        </w:rPr>
        <w:t xml:space="preserve"> 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56"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57"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56"/>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58"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commentRangeStart w:id="59"/>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ins>
      <w:commentRangeEnd w:id="59"/>
      <w:ins w:id="60" w:author="CHEVASSUS, Emmanuel" w:date="2024-12-11T13:29:00Z" w16du:dateUtc="2024-12-11T13:29:00Z">
        <w:r w:rsidR="00540AF4">
          <w:rPr>
            <w:rStyle w:val="CommentReference"/>
            <w:rFonts w:ascii="Calibri" w:eastAsia="Calibri" w:hAnsi="Calibri" w:cs="Calibri"/>
            <w:lang w:eastAsia="en-GB"/>
          </w:rPr>
          <w:commentReference w:id="59"/>
        </w:r>
      </w:ins>
      <w:ins w:id="61" w:author="CHEVASSUS, Emmanuel" w:date="2024-12-11T13:27:00Z" w16du:dateUtc="2024-12-11T13:27:00Z">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6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6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63"/>
    </w:p>
    <w:bookmarkEnd w:id="6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6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6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6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6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5"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35185395">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Edtbauer et 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774B52CE" w14:textId="77777777" w:rsidR="00332300" w:rsidRDefault="00B25BD9" w:rsidP="00332300">
      <w:pPr>
        <w:pStyle w:val="Bibliography"/>
      </w:pPr>
      <w:r w:rsidRPr="004758A9">
        <w:fldChar w:fldCharType="begin"/>
      </w:r>
      <w:r w:rsidR="00332300">
        <w:instrText xml:space="preserve"> ADDIN ZOTERO_BIBL {"uncited":[],"omitted":[],"custom":[]} CSL_BIBLIOGRAPHY </w:instrText>
      </w:r>
      <w:r w:rsidRPr="004758A9">
        <w:fldChar w:fldCharType="separate"/>
      </w:r>
      <w:r w:rsidR="00332300">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1FB48EBE" w14:textId="77777777" w:rsidR="00332300" w:rsidRDefault="00332300" w:rsidP="00332300">
      <w:pPr>
        <w:pStyle w:val="Bibliography"/>
      </w:pPr>
      <w: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6CD4C3B2" w14:textId="77777777" w:rsidR="00332300" w:rsidRDefault="00332300" w:rsidP="00332300">
      <w:pPr>
        <w:pStyle w:val="Bibliography"/>
      </w:pPr>
      <w:r>
        <w:t>Alsante, A. N., Thornton, D. C. O., and Brooks, S. D.: Ocean Aerobiology, Front. Microbiol., 12, 764178, https://doi.org/10.3389/fmicb.2021.764178, 2021.</w:t>
      </w:r>
    </w:p>
    <w:p w14:paraId="3964781A" w14:textId="77777777" w:rsidR="00332300" w:rsidRDefault="00332300" w:rsidP="00332300">
      <w:pPr>
        <w:pStyle w:val="Bibliography"/>
      </w:pPr>
      <w:r>
        <w:t>Asch, R. G., Stock, C. A., and Sarmiento, J. L.: Climate change impacts on mismatches between phytoplankton blooms and fish spawning phenology, Global Change Biology, 25, 2544–2559, https://doi.org/10.1111/gcb.14650, 2019.</w:t>
      </w:r>
    </w:p>
    <w:p w14:paraId="5E6061C6" w14:textId="77777777" w:rsidR="00332300" w:rsidRDefault="00332300" w:rsidP="00332300">
      <w:pPr>
        <w:pStyle w:val="Bibliography"/>
      </w:pPr>
      <w:r>
        <w:t xml:space="preserve">Baer, S. E., Lomas, M. W., Terpis, K. X., Mouginot, C., and Martiny, A. C.: Stoichiometry of </w:t>
      </w:r>
      <w:r>
        <w:rPr>
          <w:i/>
          <w:iCs/>
        </w:rPr>
        <w:t>Prochlorococcus, Synechococcus</w:t>
      </w:r>
      <w:r>
        <w:t xml:space="preserve"> , and small eukaryotic populations in the western North Atlantic Ocean, Environmental Microbiology, 19, 1568–1583, https://doi.org/10.1111/1462-2920.13672, 2017.</w:t>
      </w:r>
    </w:p>
    <w:p w14:paraId="3293CB16" w14:textId="77777777" w:rsidR="00332300" w:rsidRDefault="00332300" w:rsidP="00332300">
      <w:pPr>
        <w:pStyle w:val="Bibliography"/>
      </w:pPr>
      <w:r>
        <w:t>Bahadur, R., Uplinger, T., Russell, L. M., Sive, B. C., Cliff, S. S., Millet, D. B., Goldstein, A., and Bates, T. S.: Phenol Groups in Northeastern U.S. Submicrometer Aerosol Particles Produced from Seawater Sources, Environ. Sci. Technol., 44, 2542–2548, https://doi.org/10.1021/es9032277, 2010.</w:t>
      </w:r>
    </w:p>
    <w:p w14:paraId="6AE2E2E1" w14:textId="77777777" w:rsidR="00332300" w:rsidRDefault="00332300" w:rsidP="00332300">
      <w:pPr>
        <w:pStyle w:val="Bibliography"/>
      </w:pPr>
      <w:r>
        <w:t>Ban, Z., Hu, X., and Li, J.: Tipping points of marine phytoplankton to multiple environmental stressors, Nat. Clim. Chang., 12, 1045–1051, https://doi.org/10.1038/s41558-022-01489-0, 2022.</w:t>
      </w:r>
    </w:p>
    <w:p w14:paraId="1D26D46A" w14:textId="77777777" w:rsidR="00332300" w:rsidRDefault="00332300" w:rsidP="00332300">
      <w:pPr>
        <w:pStyle w:val="Bibliography"/>
      </w:pPr>
      <w:r>
        <w:t>Bates, T. S., Quinn, P. K., Frossard, A. A., Russell, L. M., Hakala, J., Petäjä, T., Kulmala, M., Covert, D. S., Cappa, C. D., Li, S.-M., Hayden, K. L., Nuaaman, I., McLaren, R., Massoli, P., Canagaratna, M. R., Onasch, T. B., Sueper, D., Worsnop, D. R., and Keene, W. C.: Measurements of ocean derived aerosol off the coast of California: MEASUREMENTS OF OCEAN DERIVED AEROSOL, J. Geophys. Res., 117, n/a-n/a, https://doi.org/10.1029/2012JD017588, 2012.</w:t>
      </w:r>
    </w:p>
    <w:p w14:paraId="75AFB7F4" w14:textId="77777777" w:rsidR="00332300" w:rsidRDefault="00332300" w:rsidP="00332300">
      <w:pPr>
        <w:pStyle w:val="Bibliography"/>
      </w:pPr>
      <w:r>
        <w:t>Becagli, S., Lazzara, L., Marchese, C., Dayan, U., Ascanius, S. E., Cacciani, M., Caiazzo, L., Di Biagio, C., Di Iorio, T., Di Sarra, A., Eriksen, P., Fani, F., Giardi, F., Meloni, D., Muscari, G., Pace, G., Severi, M., Traversi, R., and Udisti, R.: Relationships linking primary production, sea ice melting, and biogenic aerosol in the Arctic, Atmospheric Environment, 136, 1–15, https://doi.org/10.1016/j.atmosenv.2016.04.002, 2016.</w:t>
      </w:r>
    </w:p>
    <w:p w14:paraId="7130F67C" w14:textId="77777777" w:rsidR="00332300" w:rsidRDefault="00332300" w:rsidP="00332300">
      <w:pPr>
        <w:pStyle w:val="Bibliography"/>
      </w:pPr>
      <w: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7E6CF425" w14:textId="77777777" w:rsidR="00332300" w:rsidRDefault="00332300" w:rsidP="00332300">
      <w:pPr>
        <w:pStyle w:val="Bibliography"/>
      </w:pPr>
      <w:r>
        <w:t>Bedford, J., Ostle, C., Johns, D. G., Atkinson, A., Best, M., Bresnan, E., Machairopoulou, M., Graves, C. A., Devlin, M., Milligan, A., Pitois, S., Mellor, A., Tett, P., and McQuatters‐Gollop, A.: Lifeform indicators reveal large‐scale shifts in plankton across the North‐West European shelf, Global Change Biology, 26, 3482–3497, https://doi.org/10.1111/gcb.15066, 2020.</w:t>
      </w:r>
    </w:p>
    <w:p w14:paraId="34DF2E72" w14:textId="77777777" w:rsidR="00332300" w:rsidRDefault="00332300" w:rsidP="00332300">
      <w:pPr>
        <w:pStyle w:val="Bibliography"/>
      </w:pPr>
      <w:r>
        <w:t>Behrendt, S., Dimpfl, T., Peter, F. J., and Zimmermann, D. J.: RTransferEntropy — Quantifying information flow between different time series using effective transfer entropy, SoftwareX, 10, 100265, https://doi.org/10.1016/j.softx.2019.100265, 2019.</w:t>
      </w:r>
    </w:p>
    <w:p w14:paraId="7105A0C1" w14:textId="77777777" w:rsidR="00332300" w:rsidRDefault="00332300" w:rsidP="00332300">
      <w:pPr>
        <w:pStyle w:val="Bibliography"/>
      </w:pPr>
      <w: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FF5080B" w14:textId="77777777" w:rsidR="00332300" w:rsidRDefault="00332300" w:rsidP="00332300">
      <w:pPr>
        <w:pStyle w:val="Bibliography"/>
      </w:pPr>
      <w:r>
        <w:t>Bell, T. G., Porter, J. G., Wang, W.-L., Lawler, M. J., Boss, E., Behrenfeld, M. J., and Saltzman, E. S.: Predictability of Seawater DMS During the North Atlantic Aerosol and Marine Ecosystem Study (NAAMES), Front. Mar. Sci., 7, 596763, https://doi.org/10.3389/fmars.2020.596763, 2021.</w:t>
      </w:r>
    </w:p>
    <w:p w14:paraId="7642789E" w14:textId="77777777" w:rsidR="00332300" w:rsidRDefault="00332300" w:rsidP="00332300">
      <w:pPr>
        <w:pStyle w:val="Bibliography"/>
      </w:pPr>
      <w: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6F1A3184" w14:textId="77777777" w:rsidR="00332300" w:rsidRDefault="00332300" w:rsidP="00332300">
      <w:pPr>
        <w:pStyle w:val="Bibliography"/>
      </w:pPr>
      <w: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5AEA995A" w14:textId="77777777" w:rsidR="00332300" w:rsidRDefault="00332300" w:rsidP="00332300">
      <w:pPr>
        <w:pStyle w:val="Bibliography"/>
      </w:pPr>
      <w:r>
        <w:t>Bigg, E. K. and Leck, C.: The composition of fragments of bubbles bursting at the ocean surface, J. Geophys. Res., 113, D11209, https://doi.org/10.1029/2007JD009078, 2008.</w:t>
      </w:r>
    </w:p>
    <w:p w14:paraId="7509EA08" w14:textId="77777777" w:rsidR="00332300" w:rsidRDefault="00332300" w:rsidP="00332300">
      <w:pPr>
        <w:pStyle w:val="Bibliography"/>
      </w:pPr>
      <w:r>
        <w:t>Bork, N., Elm, J., Olenius, T., and Vehkamäki, H.: Methane sulfonic acid-enhanced formation of molecular clusters of sulfuric acid and dimethyl amine, Atmos. Chem. Phys., 14, 12023–12030, https://doi.org/10.5194/acp-14-12023-2014, 2014.</w:t>
      </w:r>
    </w:p>
    <w:p w14:paraId="18643B08" w14:textId="77777777" w:rsidR="00332300" w:rsidRDefault="00332300" w:rsidP="00332300">
      <w:pPr>
        <w:pStyle w:val="Bibliography"/>
      </w:pPr>
      <w:r>
        <w:t>Boyd, C. M., Sanchez, J., Xu, L., Eugene, A. J., Nah, T., Tuet, W. Y., Guzman, M. I., and Ng, N. L.: Secondary organic aerosol formation from the β-pinene+NO&amp;lt;sub&amp;gt;3&amp;lt;/sub&amp;gt; system: effect of humidity and peroxy radical fate, Atmos. Chem. Phys., 15, 7497–7522, https://doi.org/10.5194/acp-15-7497-2015, 2015.</w:t>
      </w:r>
    </w:p>
    <w:p w14:paraId="58395AC7" w14:textId="77777777" w:rsidR="00332300" w:rsidRDefault="00332300" w:rsidP="00332300">
      <w:pPr>
        <w:pStyle w:val="Bibliography"/>
      </w:pPr>
      <w:r>
        <w:t>Brüggemann, M., Hayeck, N., and George, C.: Interfacial photochemistry at the ocean surface is a global source of organic vapors and aerosols, Nat Commun, 9, 2101, https://doi.org/10.1038/s41467-018-04528-7, 2018.</w:t>
      </w:r>
    </w:p>
    <w:p w14:paraId="2B5C58F7" w14:textId="77777777" w:rsidR="00332300" w:rsidRDefault="00332300" w:rsidP="00332300">
      <w:pPr>
        <w:pStyle w:val="Bibliography"/>
      </w:pPr>
      <w:r>
        <w:t>Canagaratna, M. R., Jayne, J. T., Jimenez, J. L., Allan, J. D., Alfarra, M. R., Zhang, Q., Onasch, T. B., Drewnick, F., Coe, H., Middlebrook, A., Delia, A., Williams, L. R., Trimborn, A. M., Northway, M. J., DeCarlo, P. F., Kolb, C. E., Davidovits, P., and Worsnop, D. R.: Chemical and microphysical characterization of ambient aerosols with the aerodyne aerosol mass spectrometer, Mass Spectrom. Rev., 26, 185–222, https://doi.org/10.1002/mas.20115, 2007.</w:t>
      </w:r>
    </w:p>
    <w:p w14:paraId="10CDB8F3" w14:textId="77777777" w:rsidR="00332300" w:rsidRDefault="00332300" w:rsidP="00332300">
      <w:pPr>
        <w:pStyle w:val="Bibliography"/>
      </w:pPr>
      <w: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3F3D051D" w14:textId="77777777" w:rsidR="00332300" w:rsidRDefault="00332300" w:rsidP="00332300">
      <w:pPr>
        <w:pStyle w:val="Bibliography"/>
      </w:pPr>
      <w: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22FA0447" w14:textId="77777777" w:rsidR="00332300" w:rsidRDefault="00332300" w:rsidP="00332300">
      <w:pPr>
        <w:pStyle w:val="Bibliography"/>
      </w:pPr>
      <w: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6C82C9FE" w14:textId="77777777" w:rsidR="00332300" w:rsidRDefault="00332300" w:rsidP="00332300">
      <w:pPr>
        <w:pStyle w:val="Bibliography"/>
      </w:pPr>
      <w:r>
        <w:t>Carslaw, K. S., Gordon, H., Hamilton, D. S., Johnson, J. S., Regayre, L. A., Yoshioka, M., and Pringle, K. J.: Aerosols in the Pre-industrial Atmosphere, Curr Clim Change Rep, 3, 1–15, https://doi.org/10.1007/s40641-017-0061-2, 2017.</w:t>
      </w:r>
    </w:p>
    <w:p w14:paraId="708C09EF" w14:textId="77777777" w:rsidR="00332300" w:rsidRDefault="00332300" w:rsidP="00332300">
      <w:pPr>
        <w:pStyle w:val="Bibliography"/>
      </w:pPr>
      <w:r>
        <w:t>Cavalli, F.: Advances in characterization of size-resolved organic matter in marine aerosol over the North Atlantic, J. Geophys. Res., 109, D24215, https://doi.org/10.1029/2004JD005137, 2004.</w:t>
      </w:r>
    </w:p>
    <w:p w14:paraId="47660EFC" w14:textId="77777777" w:rsidR="00332300" w:rsidRDefault="00332300" w:rsidP="00332300">
      <w:pPr>
        <w:pStyle w:val="Bibliography"/>
      </w:pPr>
      <w: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3159A873" w14:textId="77777777" w:rsidR="00332300" w:rsidRDefault="00332300" w:rsidP="00332300">
      <w:pPr>
        <w:pStyle w:val="Bibliography"/>
      </w:pPr>
      <w:r>
        <w:t>Cerfonteyn, M., Groben, R., Vaulot, D., Guðmundsson, K., Vannier, P., Pérez-Hernández, M. D., and Marteinsson, V. Þ.: The distribution and diversity of eukaryotic phytoplankton in the Icelandic marine environment, Sci Rep, 13, 8519, https://doi.org/10.1038/s41598-023-35537-2, 2023.</w:t>
      </w:r>
    </w:p>
    <w:p w14:paraId="57A00184" w14:textId="77777777" w:rsidR="00332300" w:rsidRDefault="00332300" w:rsidP="00332300">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30671892" w14:textId="77777777" w:rsidR="00332300" w:rsidRDefault="00332300" w:rsidP="00332300">
      <w:pPr>
        <w:pStyle w:val="Bibliography"/>
      </w:pPr>
      <w:r>
        <w:t>Chen, H., Varner, M. E., Gerber, R. B., and Finlayson-Pitts, B. J.: Reactions of Methanesulfonic Acid with Amines and Ammonia as a Source of New Particles in Air, J. Phys. Chem. B, 120, 1526–1536, https://doi.org/10.1021/acs.jpcb.5b07433, 2016.</w:t>
      </w:r>
    </w:p>
    <w:p w14:paraId="7E2656ED" w14:textId="77777777" w:rsidR="00332300" w:rsidRDefault="00332300" w:rsidP="00332300">
      <w:pPr>
        <w:pStyle w:val="Bibliography"/>
      </w:pPr>
      <w:r>
        <w:t>Choi, J. H., Jang, E., Yoon, Y. J., Park, J. Y., Kim, T. ‐W., Becagli, S., Caiazzo, L., Cappelletti, D., Krejci, R., Eleftheriadis, K., Park, K. ‐T., and Jang, K. S.: Influence of Biogenic Organics on the Chemical Composition of Arctic Aerosols, Global Biogeochemical Cycles, 33, 1238–1250, https://doi.org/10.1029/2019GB006226, 2019.</w:t>
      </w:r>
    </w:p>
    <w:p w14:paraId="1FE1C3A7" w14:textId="77777777" w:rsidR="00332300" w:rsidRDefault="00332300" w:rsidP="00332300">
      <w:pPr>
        <w:pStyle w:val="Bibliography"/>
      </w:pPr>
      <w: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331B9365" w14:textId="77777777" w:rsidR="00332300" w:rsidRDefault="00332300" w:rsidP="00332300">
      <w:pPr>
        <w:pStyle w:val="Bibliography"/>
      </w:pPr>
      <w:r>
        <w:t>Crippa, M., El Haddad, I., Slowik, J. G., DeCarlo, P. F., Mohr, C., Heringa, M. F., Chirico, R., Marchand, N., Sciare, J., Baltensperger, U., and Prévôt, A. S. H.: Identification of marine and continental aerosol sources in Paris using high resolution aerosol mass spectrometry: AEROSOL SOURCES IN PARIS USING HR-TOF-MS, J. Geophys. Res. Atmos., 118, 1950–1963, https://doi.org/10.1002/jgrd.50151, 2013.</w:t>
      </w:r>
    </w:p>
    <w:p w14:paraId="43F2463C" w14:textId="77777777" w:rsidR="00332300" w:rsidRDefault="00332300" w:rsidP="00332300">
      <w:pPr>
        <w:pStyle w:val="Bibliography"/>
      </w:pPr>
      <w: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7D3CA5" w14:textId="77777777" w:rsidR="00332300" w:rsidRDefault="00332300" w:rsidP="00332300">
      <w:pPr>
        <w:pStyle w:val="Bibliography"/>
      </w:pPr>
      <w: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1F8C5F68" w14:textId="77777777" w:rsidR="00332300" w:rsidRDefault="00332300" w:rsidP="00332300">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6734EDF9" w14:textId="77777777" w:rsidR="00332300" w:rsidRDefault="00332300" w:rsidP="00332300">
      <w:pPr>
        <w:pStyle w:val="Bibliography"/>
      </w:pPr>
      <w: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749A5773" w14:textId="77777777" w:rsidR="00332300" w:rsidRDefault="00332300" w:rsidP="00332300">
      <w:pPr>
        <w:pStyle w:val="Bibliography"/>
      </w:pPr>
      <w: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6019C97E" w14:textId="77777777" w:rsidR="00332300" w:rsidRDefault="00332300" w:rsidP="00332300">
      <w:pPr>
        <w:pStyle w:val="Bibliography"/>
      </w:pPr>
      <w:r>
        <w:t>Decesari, S., Mircea, M., Cavalli, F., Fuzzi, S., Moretti, F., Tagliavini, E., and Facchini, M. C.: Source Attribution of Water-Soluble Organic Aerosol by Nuclear Magnetic Resonance Spectroscopy, Environ. Sci. Technol., 41, 2479–2484, https://doi.org/10.1021/es061711l, 2007.</w:t>
      </w:r>
    </w:p>
    <w:p w14:paraId="5853C435" w14:textId="77777777" w:rsidR="00332300" w:rsidRDefault="00332300" w:rsidP="00332300">
      <w:pPr>
        <w:pStyle w:val="Bibliography"/>
      </w:pPr>
      <w:r>
        <w:t>Derwent, R. G., Simmonds, P. G., and Collins, W. J.: Ozone and carbon monoxide measurements at a remote maritime location, mace head, Ireland, from 1990 to 1992, Atmospheric Environment, 28, 2623–2637, https://doi.org/10.1016/1352-2310(94)90436-7, 1994.</w:t>
      </w:r>
    </w:p>
    <w:p w14:paraId="209B1280" w14:textId="77777777" w:rsidR="00332300" w:rsidRDefault="00332300" w:rsidP="00332300">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78218BE4" w14:textId="77777777" w:rsidR="00332300" w:rsidRDefault="00332300" w:rsidP="00332300">
      <w:pPr>
        <w:pStyle w:val="Bibliography"/>
      </w:pPr>
      <w: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3A00B066" w14:textId="77777777" w:rsidR="00332300" w:rsidRDefault="00332300" w:rsidP="00332300">
      <w:pPr>
        <w:pStyle w:val="Bibliography"/>
      </w:pPr>
      <w:r>
        <w:t>Drewnick, F., Hings, S. S., Alfarra, M. R., Prevot, A. S. H., and Borrmann, S.: Aerosol quantification with the Aerodyne Aerosol Mass Spectrometer: detection limits and ionizer background effects, Atmos. Meas. Tech., 2, 33–46, https://doi.org/10.5194/amt-2-33-2009, 2009.</w:t>
      </w:r>
    </w:p>
    <w:p w14:paraId="477C1B96" w14:textId="77777777" w:rsidR="00332300" w:rsidRDefault="00332300" w:rsidP="00332300">
      <w:pPr>
        <w:pStyle w:val="Bibliography"/>
      </w:pPr>
      <w: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7F3B1DDC" w14:textId="77777777" w:rsidR="00332300" w:rsidRDefault="00332300" w:rsidP="00332300">
      <w:pPr>
        <w:pStyle w:val="Bibliography"/>
      </w:pPr>
      <w: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19F56EFF" w14:textId="77777777" w:rsidR="00332300" w:rsidRDefault="00332300" w:rsidP="00332300">
      <w:pPr>
        <w:pStyle w:val="Bibliography"/>
      </w:pPr>
      <w:r>
        <w:t>Etminan, M., Myhre, G., Highwood, E. J., and Shine, K. P.: Radiative forcing of carbon dioxide, methane, and nitrous oxide: A significant revision of the methane radiative forcing, Geophys. Res. Lett., 43, https://doi.org/10.1002/2016GL071930, 2016.</w:t>
      </w:r>
    </w:p>
    <w:p w14:paraId="77AFD9AA" w14:textId="77777777" w:rsidR="00332300" w:rsidRDefault="00332300" w:rsidP="00332300">
      <w:pPr>
        <w:pStyle w:val="Bibliography"/>
      </w:pPr>
      <w: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303E5555" w14:textId="77777777" w:rsidR="00332300" w:rsidRDefault="00332300" w:rsidP="00332300">
      <w:pPr>
        <w:pStyle w:val="Bibliography"/>
      </w:pPr>
      <w: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625C5A0B" w14:textId="77777777" w:rsidR="00332300" w:rsidRDefault="00332300" w:rsidP="00332300">
      <w:pPr>
        <w:pStyle w:val="Bibliography"/>
      </w:pPr>
      <w:r>
        <w:t>Flerus, R., Lechtenfeld, O. J., Koch, B. P., McCallister, S. L., Schmitt-Kopplin, P., Benner, R., Kaiser, K., and Kattner, G.: A molecular perspective on the ageing of marine dissolved organic matter, Biogeosciences, 9, 1935–1955, https://doi.org/10.5194/bg-9-1935-2012, 2012.</w:t>
      </w:r>
    </w:p>
    <w:p w14:paraId="0BF752BB" w14:textId="77777777" w:rsidR="00332300" w:rsidRDefault="00332300" w:rsidP="00332300">
      <w:pPr>
        <w:pStyle w:val="Bibliography"/>
      </w:pPr>
      <w: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2A2D97A4" w14:textId="77777777" w:rsidR="00332300" w:rsidRDefault="00332300" w:rsidP="00332300">
      <w:pPr>
        <w:pStyle w:val="Bibliography"/>
      </w:pPr>
      <w:r>
        <w:t>Fossum, K. N., Ovadnevaite, J., Ceburnis, D., Dall’Osto, M., Marullo, S., Bellacicco, M., Simó, R., Liu, D., Flynn, M., Zuend, A., and O’Dowd, C.: Summertime Primary and Secondary Contributions to Southern Ocean Cloud Condensation Nuclei, Sci Rep, 8, 13844, https://doi.org/10.1038/s41598-018-32047-4, 2018.</w:t>
      </w:r>
    </w:p>
    <w:p w14:paraId="321F41E6" w14:textId="77777777" w:rsidR="00332300" w:rsidRDefault="00332300" w:rsidP="00332300">
      <w:pPr>
        <w:pStyle w:val="Bibliography"/>
      </w:pPr>
      <w: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42FEDCB" w14:textId="77777777" w:rsidR="00332300" w:rsidRDefault="00332300" w:rsidP="00332300">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6DC26B65" w14:textId="77777777" w:rsidR="00332300" w:rsidRDefault="00332300" w:rsidP="00332300">
      <w:pPr>
        <w:pStyle w:val="Bibliography"/>
      </w:pPr>
      <w:r>
        <w:t>Goldstein, A. H. and Galbally, I. E.: Known and Unexplored Organic Constituents in the Earth’s Atmosphere, Environ. Sci. Technol., 41, 1514–1521, https://doi.org/10.1021/es072476p, 2007.</w:t>
      </w:r>
    </w:p>
    <w:p w14:paraId="569EFC33" w14:textId="77777777" w:rsidR="00332300" w:rsidRDefault="00332300" w:rsidP="00332300">
      <w:pPr>
        <w:pStyle w:val="Bibliography"/>
      </w:pPr>
      <w:r>
        <w:t>Grigas, T., Ovadnevaite, J., Ceburnis, D., Moran, E., McGovern, F. M., Jennings, S. G., and O’Dowd, C.: Sophisticated Clean Air Strategies Required to Mitigate Against Particulate Organic Pollution, Sci Rep, 7, 44737, https://doi.org/10.1038/srep44737, 2017.</w:t>
      </w:r>
    </w:p>
    <w:p w14:paraId="2C3E09C5" w14:textId="77777777" w:rsidR="00332300" w:rsidRDefault="00332300" w:rsidP="00332300">
      <w:pPr>
        <w:pStyle w:val="Bibliography"/>
      </w:pPr>
      <w:r>
        <w:t>Gryspeerdt, E., Povey, A. C., Grainger, R. G., Hasekamp, O., Hsu, N. C., Mulcahy, J. P., Sayer, A. M., and Sorooshian, A.: Uncertainty in aerosol–cloud radiative forcing is driven by clean conditions, Atmos. Chem. Phys., 23, 4115–4122, https://doi.org/10.5194/acp-23-4115-2023, 2023.</w:t>
      </w:r>
    </w:p>
    <w:p w14:paraId="63098ADA" w14:textId="77777777" w:rsidR="00332300" w:rsidRDefault="00332300" w:rsidP="00332300">
      <w:pPr>
        <w:pStyle w:val="Bibliography"/>
      </w:pPr>
      <w: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020C78F" w14:textId="77777777" w:rsidR="00332300" w:rsidRDefault="00332300" w:rsidP="00332300">
      <w:pPr>
        <w:pStyle w:val="Bibliography"/>
      </w:pPr>
      <w:r>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4945DD1" w14:textId="77777777" w:rsidR="00332300" w:rsidRDefault="00332300" w:rsidP="00332300">
      <w:pPr>
        <w:pStyle w:val="Bibliography"/>
      </w:pPr>
      <w:r>
        <w:t>Hátún, H., Lohmann, K., Matei, D., Jungclaus, J. H., Pacariz, S., Bersch, M., Gislason, A., Ólafsson, J., and Reid, P. C.: An inflated subpolar gyre blows life toward the northeastern Atlantic, Progress in Oceanography, 147, 49–66, https://doi.org/10.1016/j.pocean.2016.07.009, 2016.</w:t>
      </w:r>
    </w:p>
    <w:p w14:paraId="4ADFDC7D" w14:textId="77777777" w:rsidR="00332300" w:rsidRDefault="00332300" w:rsidP="00332300">
      <w:pPr>
        <w:pStyle w:val="Bibliography"/>
      </w:pPr>
      <w:r>
        <w:t>Håvik, L. and Våge, K.: Wind‐Driven Coastal Upwelling and Downwelling in the Shelfbreak East Greenland Current, JGR Oceans, 123, 6106–6115, https://doi.org/10.1029/2018JC014273, 2018.</w:t>
      </w:r>
    </w:p>
    <w:p w14:paraId="091A8D27" w14:textId="77777777" w:rsidR="00332300" w:rsidRDefault="00332300" w:rsidP="00332300">
      <w:pPr>
        <w:pStyle w:val="Bibliography"/>
      </w:pPr>
      <w: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5AA5C76A" w14:textId="77777777" w:rsidR="00332300" w:rsidRDefault="00332300" w:rsidP="00332300">
      <w:pPr>
        <w:pStyle w:val="Bibliography"/>
      </w:pPr>
      <w:r>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24E01AD5" w14:textId="77777777" w:rsidR="00332300" w:rsidRDefault="00332300" w:rsidP="00332300">
      <w:pPr>
        <w:pStyle w:val="Bibliography"/>
      </w:pPr>
      <w: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44721161" w14:textId="77777777" w:rsidR="00332300" w:rsidRDefault="00332300" w:rsidP="00332300">
      <w:pPr>
        <w:pStyle w:val="Bibliography"/>
      </w:pPr>
      <w: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67119253" w14:textId="77777777" w:rsidR="00332300" w:rsidRDefault="00332300" w:rsidP="00332300">
      <w:pPr>
        <w:pStyle w:val="Bibliography"/>
      </w:pPr>
      <w: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28275D0F" w14:textId="77777777" w:rsidR="00332300" w:rsidRDefault="00332300" w:rsidP="00332300">
      <w:pPr>
        <w:pStyle w:val="Bibliography"/>
      </w:pPr>
      <w: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0929D94D" w14:textId="77777777" w:rsidR="00332300" w:rsidRDefault="00332300" w:rsidP="00332300">
      <w:pPr>
        <w:pStyle w:val="Bibliography"/>
      </w:pPr>
      <w:r>
        <w:t>Jang, J., Park, J., Park, J., Yoon, Y. J., Dall&amp;apos;Osto, M. s., Park, K.-T., Jang, E., Lee, J., Cho, K. H., and Lee, B. Y.: Ocean-Atmosphere Interactions: Different Organic Components Across Pacific and Southern Oceans, SSRN Journal, https://doi.org/10.2139/ssrn.4290253, 2022.</w:t>
      </w:r>
    </w:p>
    <w:p w14:paraId="25821213" w14:textId="77777777" w:rsidR="00332300" w:rsidRDefault="00332300" w:rsidP="00332300">
      <w:pPr>
        <w:pStyle w:val="Bibliography"/>
      </w:pPr>
      <w:r>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09FC3819" w14:textId="77777777" w:rsidR="00332300" w:rsidRDefault="00332300" w:rsidP="00332300">
      <w:pPr>
        <w:pStyle w:val="Bibliography"/>
      </w:pPr>
      <w: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2C00DEB7" w14:textId="77777777" w:rsidR="00332300" w:rsidRDefault="00332300" w:rsidP="00332300">
      <w:pPr>
        <w:pStyle w:val="Bibliography"/>
      </w:pPr>
      <w:r>
        <w:t>Karl, M., Leck, C., Coz, E., and Heintzenberg, J.: Marine nanogels as a source of atmospheric nanoparticles in the high Arctic, Geophys. Res. Lett., 40, 3738–3743, https://doi.org/10.1002/grl.50661, 2013.</w:t>
      </w:r>
    </w:p>
    <w:p w14:paraId="386CDED5" w14:textId="77777777" w:rsidR="00332300" w:rsidRDefault="00332300" w:rsidP="00332300">
      <w:pPr>
        <w:pStyle w:val="Bibliography"/>
      </w:pPr>
      <w:r>
        <w:t>Kawamura, K. and Bikkina, S.: A review of dicarboxylic acids and related compounds in atmospheric aerosols: Molecular distributions, sources and transformation, Atmospheric Research, 170, 140–160, https://doi.org/10.1016/j.atmosres.2015.11.018, 2016.</w:t>
      </w:r>
    </w:p>
    <w:p w14:paraId="43AD6EBD" w14:textId="77777777" w:rsidR="00332300" w:rsidRDefault="00332300" w:rsidP="00332300">
      <w:pPr>
        <w:pStyle w:val="Bibliography"/>
      </w:pPr>
      <w: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6F7E2EEF" w14:textId="77777777" w:rsidR="00332300" w:rsidRDefault="00332300" w:rsidP="00332300">
      <w:pPr>
        <w:pStyle w:val="Bibliography"/>
      </w:pPr>
      <w:r>
        <w:t>Kołodziejczyk, A., Pyrcz, P., Pobudkowska, A., Błaziak, K., and Szmigielski, R.: Physicochemical Properties of Pinic, Pinonic, Norpinic, and Norpinonic Acids as Relevant α-Pinene Oxidation Products, J. Phys. Chem. B, 123, 8261–8267, https://doi.org/10.1021/acs.jpcb.9b05211, 2019.</w:t>
      </w:r>
    </w:p>
    <w:p w14:paraId="56DB84B4" w14:textId="77777777" w:rsidR="00332300" w:rsidRDefault="00332300" w:rsidP="00332300">
      <w:pPr>
        <w:pStyle w:val="Bibliography"/>
      </w:pPr>
      <w:r>
        <w:t>Koteska, D., Sanchez Garcia, S., Wagner-Döbler, I., and Schulz, S.: Identification of Volatiles of the Dinoflagellate Prorocentrum cordatum, Marine Drugs, 20, 371, https://doi.org/10.3390/md20060371, 2022.</w:t>
      </w:r>
    </w:p>
    <w:p w14:paraId="3E7ECD39" w14:textId="77777777" w:rsidR="00332300" w:rsidRDefault="00332300" w:rsidP="00332300">
      <w:pPr>
        <w:pStyle w:val="Bibliography"/>
      </w:pPr>
      <w:r>
        <w:t xml:space="preserve">Kroll, J. A., Frandsen, B. N., Kjaergaard, H. G., and Vaida, V.: Atmospheric Hydroxyl Radical Source: Reaction of Triplet SO </w:t>
      </w:r>
      <w:r>
        <w:rPr>
          <w:vertAlign w:val="subscript"/>
        </w:rPr>
        <w:t>2</w:t>
      </w:r>
      <w:r>
        <w:t xml:space="preserve"> and Water, J. Phys. Chem. A, 122, 4465–4469, https://doi.org/10.1021/acs.jpca.8b03524, 2018.</w:t>
      </w:r>
    </w:p>
    <w:p w14:paraId="2193E9C3" w14:textId="77777777" w:rsidR="00332300" w:rsidRDefault="00332300" w:rsidP="00332300">
      <w:pPr>
        <w:pStyle w:val="Bibliography"/>
      </w:pPr>
      <w: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427BA074" w14:textId="77777777" w:rsidR="00332300" w:rsidRDefault="00332300" w:rsidP="00332300">
      <w:pPr>
        <w:pStyle w:val="Bibliography"/>
      </w:pPr>
      <w:r>
        <w:t>Laskin, A., Laskin, J., and Nizkorodov, S. A.: Mass spectrometric approaches for chemical characterisation of atmospheric aerosols: critical review of the most recent advances, Environ. Chem., 9, 163, https://doi.org/10.1071/EN12052, 2012.</w:t>
      </w:r>
    </w:p>
    <w:p w14:paraId="1BC747FA" w14:textId="77777777" w:rsidR="00332300" w:rsidRDefault="00332300" w:rsidP="00332300">
      <w:pPr>
        <w:pStyle w:val="Bibliography"/>
      </w:pPr>
      <w:r>
        <w:t>Lawler, M. J., Schill, G. P., Brock, C. A., Froyd, K. D., Williamson, C., Kupc, A., and Murphy, D. M.: Sea Spray Aerosol Over the Remote Oceans Has Low Organic Content, AGU Advances, 5, e2024AV001215, https://doi.org/10.1029/2024AV001215, 2024.</w:t>
      </w:r>
    </w:p>
    <w:p w14:paraId="47210063" w14:textId="77777777" w:rsidR="00332300" w:rsidRDefault="00332300" w:rsidP="00332300">
      <w:pPr>
        <w:pStyle w:val="Bibliography"/>
      </w:pPr>
      <w:r>
        <w:t>Lee, H. D., Morris, H. S., Laskina, O., Sultana, C. M., Lee, C., Jayarathne, T., Cox, J. L., Wang, X., Hasenecz, E. S., DeMott, P. J., Bertram, T. H., Cappa, C. D., Stone, E. A., Prather, K. A., Grassian, V. H., and Tivanski, A. V.: Organic Enrichment, Physical Phase State, and Surface Tension Depression of Nascent Core–Shell Sea Spray Aerosols during Two Phytoplankton Blooms, ACS Earth Space Chem., 4, 650–660, https://doi.org/10.1021/acsearthspacechem.0c00032, 2020.</w:t>
      </w:r>
    </w:p>
    <w:p w14:paraId="5818A324" w14:textId="77777777" w:rsidR="00332300" w:rsidRDefault="00332300" w:rsidP="00332300">
      <w:pPr>
        <w:pStyle w:val="Bibliography"/>
      </w:pPr>
      <w: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437795D" w14:textId="77777777" w:rsidR="00332300" w:rsidRDefault="00332300" w:rsidP="00332300">
      <w:pPr>
        <w:pStyle w:val="Bibliography"/>
      </w:pPr>
      <w:r>
        <w:t>Lewis, S. L., Saliba, G., Russell, L. M., Quinn, P. K., Bates, T. S., and Behrenfeld, M. J.: Seasonal Differences in Submicron Marine Aerosol Particle Organic Composition in the North Atlantic, Front. Mar. Sci., 8, 720208, https://doi.org/10.3389/fmars.2021.720208, 2021.</w:t>
      </w:r>
    </w:p>
    <w:p w14:paraId="1F37C419" w14:textId="77777777" w:rsidR="00332300" w:rsidRDefault="00332300" w:rsidP="00332300">
      <w:pPr>
        <w:pStyle w:val="Bibliography"/>
      </w:pPr>
      <w:r>
        <w:t>Li, Y., Bai, B., Dykema, J., Shin, N., Lambe, A. T., Chen, Q., Kuwata, M., Ng, N. L., Keutsch, F. N., and Liu, P.: Predicting Real Refractive Index of Organic Aerosols From Elemental Composition, Geophysical Research Letters, 50, e2023GL103446, https://doi.org/10.1029/2023GL103446, 2023.</w:t>
      </w:r>
    </w:p>
    <w:p w14:paraId="396AA85B" w14:textId="77777777" w:rsidR="00332300" w:rsidRDefault="00332300" w:rsidP="00332300">
      <w:pPr>
        <w:pStyle w:val="Bibliography"/>
      </w:pPr>
      <w: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4BC98A84" w14:textId="77777777" w:rsidR="00332300" w:rsidRDefault="00332300" w:rsidP="00332300">
      <w:pPr>
        <w:pStyle w:val="Bibliography"/>
      </w:pPr>
      <w: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0DD3D388" w14:textId="77777777" w:rsidR="00332300" w:rsidRDefault="00332300" w:rsidP="00332300">
      <w:pPr>
        <w:pStyle w:val="Bibliography"/>
      </w:pPr>
      <w:r>
        <w:t>Liu, Y., Ma, C., and Sun, J.: Integrated FT-ICR MS and metabolome reveals diatom-derived organic matter by bacterial transformation under warming and acidification, iScience, 26, 106812, https://doi.org/10.1016/j.isci.2023.106812, 2023.</w:t>
      </w:r>
    </w:p>
    <w:p w14:paraId="1266B943" w14:textId="77777777" w:rsidR="00332300" w:rsidRDefault="00332300" w:rsidP="00332300">
      <w:pPr>
        <w:pStyle w:val="Bibliography"/>
      </w:pPr>
      <w:r>
        <w:t>Malloy, Q. G. J., Li Qi, Warren, B., Cocker Iii, D. R., Erupe, M. E., and Silva, P. J.: Secondary organic aerosol formation from primary aliphatic amines with NO&amp;lt;sub&amp;gt;3&amp;lt;/sub&amp;gt; radical, Atmos. Chem. Phys., 9, 2051–2060, https://doi.org/10.5194/acp-9-2051-2009, 2009.</w:t>
      </w:r>
    </w:p>
    <w:p w14:paraId="09DE034E" w14:textId="77777777" w:rsidR="00332300" w:rsidRDefault="00332300" w:rsidP="00332300">
      <w:pPr>
        <w:pStyle w:val="Bibliography"/>
      </w:pPr>
      <w:r>
        <w:t>Mansour, K., Decesari, S., Facchini, M. C., Belosi, F., Paglione, M., Sandrini, S., Bellacicco, M., Marullo, S., Santoleri, R., Ovadnevaite, J., Ceburnis, D., O’Dowd, C., Roberts, G., Sanchez, K., and Rinaldi, M.: Linking Marine Biological Activity to Aerosol Chemical Composition and Cloud‐Relevant Properties Over the North Atlantic Ocean, J. Geophys. Res. Atmos., 125, https://doi.org/10.1029/2019JD032246, 2020.</w:t>
      </w:r>
    </w:p>
    <w:p w14:paraId="25317126" w14:textId="77777777" w:rsidR="00332300" w:rsidRDefault="00332300" w:rsidP="00332300">
      <w:pPr>
        <w:pStyle w:val="Bibliography"/>
      </w:pPr>
      <w: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74CE7FEA" w14:textId="77777777" w:rsidR="00332300" w:rsidRDefault="00332300" w:rsidP="00332300">
      <w:pPr>
        <w:pStyle w:val="Bibliography"/>
      </w:pPr>
      <w:r>
        <w:t>Mansour, K., Decesari, S., Ceburnis, D., Ovadnevaite, J., Russell, L. M., Paglione, M., Poulain, L., Huang, S., O’Dowd, C., and Rinaldi, M.: IPB-MSA&amp;SO</w:t>
      </w:r>
      <w:r>
        <w:rPr>
          <w:vertAlign w:val="subscript"/>
        </w:rPr>
        <w:t>4</w:t>
      </w:r>
      <w:r>
        <w:t> : a daily 0.25° resolution dataset of in situ-produced biogenic methanesulfonic acid and sulfate over the North Atlantic during 1998–2022 based on machine learning, Earth Syst. Sci. Data, 16, 2717–2740, https://doi.org/10.5194/essd-16-2717-2024, 2024.</w:t>
      </w:r>
    </w:p>
    <w:p w14:paraId="310E2E4B" w14:textId="77777777" w:rsidR="00332300" w:rsidRDefault="00332300" w:rsidP="00332300">
      <w:pPr>
        <w:pStyle w:val="Bibliography"/>
      </w:pPr>
      <w:r>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0812B782" w14:textId="77777777" w:rsidR="00332300" w:rsidRDefault="00332300" w:rsidP="00332300">
      <w:pPr>
        <w:pStyle w:val="Bibliography"/>
      </w:pPr>
      <w: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5116BBE9" w14:textId="77777777" w:rsidR="00332300" w:rsidRDefault="00332300" w:rsidP="00332300">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7033B0A2" w14:textId="77777777" w:rsidR="00332300" w:rsidRDefault="00332300" w:rsidP="00332300">
      <w:pPr>
        <w:pStyle w:val="Bibliography"/>
      </w:pPr>
      <w:r>
        <w:t>Maykut, N. N., Lewtas, J., Kim, E., and Larson, T. V.: Source Apportionment of PM</w:t>
      </w:r>
      <w:r>
        <w:rPr>
          <w:vertAlign w:val="subscript"/>
        </w:rPr>
        <w:t>2.5</w:t>
      </w:r>
      <w:r>
        <w:t xml:space="preserve"> at an Urban IMPROVE Site in Seattle, Washington, Environ. Sci. Technol., 37, 5135–5142, https://doi.org/10.1021/es030370y, 2003.</w:t>
      </w:r>
    </w:p>
    <w:p w14:paraId="0A0C32A3" w14:textId="77777777" w:rsidR="00332300" w:rsidRDefault="00332300" w:rsidP="00332300">
      <w:pPr>
        <w:pStyle w:val="Bibliography"/>
      </w:pPr>
      <w:r>
        <w:t>McNeill, V. F.: Aqueous Organic Chemistry in the Atmosphere: Sources and Chemical Processing of Organic Aerosols, Environ. Sci. Technol., 49, 1237–1244, https://doi.org/10.1021/es5043707, 2015.</w:t>
      </w:r>
    </w:p>
    <w:p w14:paraId="10FF4D64" w14:textId="77777777" w:rsidR="00332300" w:rsidRDefault="00332300" w:rsidP="00332300">
      <w:pPr>
        <w:pStyle w:val="Bibliography"/>
      </w:pPr>
      <w:r>
        <w:t>Meador, T. B., Goldenstein, N. I., Gogou, A., Herut, B., Psarra, S., Tsagaraki, T. M., and Hinrichs, K.-U.: Planktonic Lipidome Responses to Aeolian Dust Input in Low-Biomass Oligotrophic Marine Mesocosms, Front. Mar. Sci., 4, 113, https://doi.org/10.3389/fmars.2017.00113, 2017.</w:t>
      </w:r>
    </w:p>
    <w:p w14:paraId="2D48B551" w14:textId="77777777" w:rsidR="00332300" w:rsidRDefault="00332300" w:rsidP="00332300">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5960C2E9" w14:textId="77777777" w:rsidR="00332300" w:rsidRDefault="00332300" w:rsidP="00332300">
      <w:pPr>
        <w:pStyle w:val="Bibliography"/>
      </w:pPr>
      <w:r>
        <w:t>Miyazaki, Y., Sawano, M., and Kawamura, K.: Low-molecular-weight hydroxyacids in marine atmospheric aerosol: evidence of a marine microbial origin, Biogeosciences, 11, 4407–4414, https://doi.org/10.5194/bg-11-4407-2014, 2014.</w:t>
      </w:r>
    </w:p>
    <w:p w14:paraId="7022405B" w14:textId="77777777" w:rsidR="00332300" w:rsidRDefault="00332300" w:rsidP="00332300">
      <w:pPr>
        <w:pStyle w:val="Bibliography"/>
      </w:pPr>
      <w: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6D0BC97C" w14:textId="77777777" w:rsidR="00332300" w:rsidRDefault="00332300" w:rsidP="00332300">
      <w:pPr>
        <w:pStyle w:val="Bibliography"/>
      </w:pPr>
      <w: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3D7F92" w14:textId="77777777" w:rsidR="00332300" w:rsidRDefault="00332300" w:rsidP="00332300">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6A540909" w14:textId="77777777" w:rsidR="00332300" w:rsidRDefault="00332300" w:rsidP="00332300">
      <w:pPr>
        <w:pStyle w:val="Bibliography"/>
      </w:pPr>
      <w:r>
        <w:t>Mutshinda, C. M., Finkel, Z. V., and Irwin, A. J.: Large shifts in diatom and dinoflagellate biomass in the North Atlantic over six decades, https://doi.org/10.1101/2024.07.02.601152, 4 July 2024.</w:t>
      </w:r>
    </w:p>
    <w:p w14:paraId="34EB87FF" w14:textId="77777777" w:rsidR="00332300" w:rsidRDefault="00332300" w:rsidP="00332300">
      <w:pPr>
        <w:pStyle w:val="Bibliography"/>
      </w:pPr>
      <w:r>
        <w:t>Narayanaswamy, B. E., Renaud, P. E., Duineveld, G. C. A., Berge, J., Lavaleye, M. S. S., Reiss, H., and Brattegard, T.: Biodiversity Trends along the Western European Margin, PLoS ONE, 5, e14295, https://doi.org/10.1371/journal.pone.0014295, 2010.</w:t>
      </w:r>
    </w:p>
    <w:p w14:paraId="4ACD006D" w14:textId="77777777" w:rsidR="00332300" w:rsidRDefault="00332300" w:rsidP="00332300">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359637AE" w14:textId="77777777" w:rsidR="00332300" w:rsidRDefault="00332300" w:rsidP="00332300">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5EE2DF22" w14:textId="77777777" w:rsidR="00332300" w:rsidRDefault="00332300" w:rsidP="00332300">
      <w:pPr>
        <w:pStyle w:val="Bibliography"/>
      </w:pPr>
      <w: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4096FBC9" w14:textId="77777777" w:rsidR="00332300" w:rsidRDefault="00332300" w:rsidP="00332300">
      <w:pPr>
        <w:pStyle w:val="Bibliography"/>
      </w:pPr>
      <w: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7B461F17" w14:textId="77777777" w:rsidR="00332300" w:rsidRDefault="00332300" w:rsidP="00332300">
      <w:pPr>
        <w:pStyle w:val="Bibliography"/>
      </w:pPr>
      <w: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C23A3B9" w14:textId="77777777" w:rsidR="00332300" w:rsidRDefault="00332300" w:rsidP="00332300">
      <w:pPr>
        <w:pStyle w:val="Bibliography"/>
      </w:pPr>
      <w:r>
        <w:t>O’Dowd, C., Ceburnis, D., Ovadnevaite, J., Vaishya, A., Rinaldi, M., and Facchini, M. C.: Do anthropogenic, continental or coastal aerosol sources impact on a marine aerosol signature at Mace Head?, Atmos. Chem. Phys., 14, 10687–10704, https://doi.org/10.5194/acp-14-10687-2014, 2014.</w:t>
      </w:r>
    </w:p>
    <w:p w14:paraId="0E4CDF7B" w14:textId="77777777" w:rsidR="00332300" w:rsidRDefault="00332300" w:rsidP="00332300">
      <w:pPr>
        <w:pStyle w:val="Bibliography"/>
      </w:pPr>
      <w: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36261B0C" w14:textId="77777777" w:rsidR="00332300" w:rsidRDefault="00332300" w:rsidP="00332300">
      <w:pPr>
        <w:pStyle w:val="Bibliography"/>
      </w:pPr>
      <w:r>
        <w:t>O’Dowd, C. D., Facchini, M. C., Cavalli, F., Ceburnis, D., Mircea, M., Decesari, S., Fuzzi, S., Yoon, Y. J., and Putaud, J.-P.: Biogenically driven organic contribution to marine aerosol, Nature, 431, 676–680, https://doi.org/10.1038/nature02959, 2004.</w:t>
      </w:r>
    </w:p>
    <w:p w14:paraId="6EE85906" w14:textId="77777777" w:rsidR="00332300" w:rsidRDefault="00332300" w:rsidP="00332300">
      <w:pPr>
        <w:pStyle w:val="Bibliography"/>
      </w:pPr>
      <w:r>
        <w:t>Ovadnevaite, J., O’Dowd, C., Dall’Osto, M., Ceburnis, D., Worsnop, D. R., and Berresheim, H.: Detecting high contributions of primary organic matter to marine aerosol: A case study: PRIMARY ORGANIC MARINE AEROSOL, Geophys. Res. Lett., 38, n/a-n/a, https://doi.org/10.1029/2010GL046083, 2011a.</w:t>
      </w:r>
    </w:p>
    <w:p w14:paraId="62AC27D3" w14:textId="77777777" w:rsidR="00332300" w:rsidRDefault="00332300" w:rsidP="00332300">
      <w:pPr>
        <w:pStyle w:val="Bibliography"/>
      </w:pPr>
      <w:r>
        <w:t>Ovadnevaite, J., Ceburnis, D., Martucci, G., Bialek, J., Monahan, C., Rinaldi, M., Facchini, M. C., Berresheim, H., Worsnop, D. R., and O’Dowd, C.: Primary marine organic aerosol: A dichotomy of low hygroscopicity and high CCN activity: MARINE AEROSOL-CLOUD INTERACTIONS, Geophys. Res. Lett., 38, n/a-n/a, https://doi.org/10.1029/2011GL048869, 2011b.</w:t>
      </w:r>
    </w:p>
    <w:p w14:paraId="0180B22E" w14:textId="77777777" w:rsidR="00332300" w:rsidRDefault="00332300" w:rsidP="00332300">
      <w:pPr>
        <w:pStyle w:val="Bibliography"/>
      </w:pPr>
      <w: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41405119" w14:textId="77777777" w:rsidR="00332300" w:rsidRDefault="00332300" w:rsidP="00332300">
      <w:pPr>
        <w:pStyle w:val="Bibliography"/>
      </w:pPr>
      <w:r>
        <w:t>Ovadnevaite, J., Manders, A., de Leeuw, G., Ceburnis, D., Monahan, C., Partanen, A.-I., Korhonen, H., and O’Dowd, C. D.: A sea spray aerosol flux parameterization encapsulating wave state, Atmos. Chem. Phys., 14, 1837–1852, https://doi.org/10.5194/acp-14-1837-2014, 2014a.</w:t>
      </w:r>
    </w:p>
    <w:p w14:paraId="5B740360" w14:textId="77777777" w:rsidR="00332300" w:rsidRDefault="00332300" w:rsidP="00332300">
      <w:pPr>
        <w:pStyle w:val="Bibliography"/>
      </w:pPr>
      <w:r>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CB25045" w14:textId="77777777" w:rsidR="00332300" w:rsidRDefault="00332300" w:rsidP="00332300">
      <w:pPr>
        <w:pStyle w:val="Bibliography"/>
      </w:pPr>
      <w: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2FBE2B1A" w14:textId="77777777" w:rsidR="00332300" w:rsidRDefault="00332300" w:rsidP="00332300">
      <w:pPr>
        <w:pStyle w:val="Bibliography"/>
      </w:pPr>
      <w:r>
        <w:t>Oziel, L., Baudena, A., Ardyna, M., Massicotte, P., Randelhoff, A., Sallée, J.-B., Ingvaldsen, R. B., Devred, E., and Babin, M.: Faster Atlantic currents drive poleward expansion of temperate phytoplankton in the Arctic Ocean, Nat Commun, 11, 1705, https://doi.org/10.1038/s41467-020-15485-5, 2020.</w:t>
      </w:r>
    </w:p>
    <w:p w14:paraId="2D885B97" w14:textId="77777777" w:rsidR="00332300" w:rsidRDefault="00332300" w:rsidP="00332300">
      <w:pPr>
        <w:pStyle w:val="Bibliography"/>
      </w:pPr>
      <w:r>
        <w:t xml:space="preserve">Paatero,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632E6CD8" w14:textId="77777777" w:rsidR="00332300" w:rsidRDefault="00332300" w:rsidP="00332300">
      <w:pPr>
        <w:pStyle w:val="Bibliography"/>
      </w:pPr>
      <w:r>
        <w:t>Paatero, P. and Tapper, U.: Positive matrix factorization: A non-negative factor model with optimal utilization of error estimates of data values, Environmetrics, 5, 111–126, https://doi.org/10.1002/env.3170050203, 1994.</w:t>
      </w:r>
    </w:p>
    <w:p w14:paraId="07129521" w14:textId="77777777" w:rsidR="00332300" w:rsidRDefault="00332300" w:rsidP="00332300">
      <w:pPr>
        <w:pStyle w:val="Bibliography"/>
      </w:pPr>
      <w: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EEFD3B9" w14:textId="77777777" w:rsidR="00332300" w:rsidRDefault="00332300" w:rsidP="00332300">
      <w:pPr>
        <w:pStyle w:val="Bibliography"/>
      </w:pPr>
      <w:r>
        <w:t>Park, J., Jang, J., Yoon, Y. J., Kang, S., Kang, H., Park, K., Cho, K. H., Kim, J.-H., Dall’Osto, M., and Lee, B. Y.: When river water meets seawater: Insights into primary marine aerosol production, Science of The Total Environment, 807, 150866, https://doi.org/10.1016/j.scitotenv.2021.150866, 2022.</w:t>
      </w:r>
    </w:p>
    <w:p w14:paraId="019A5E04" w14:textId="77777777" w:rsidR="00332300" w:rsidRDefault="00332300" w:rsidP="00332300">
      <w:pPr>
        <w:pStyle w:val="Bibliography"/>
      </w:pPr>
      <w:r>
        <w:t>Peltola, M., Rose, C., Trueblood, J. V., Gray, S., Harvey, M., and Sellegri, K.: Chemical precursors of new particle formation in coastal New Zealand, Aerosols/Field Measurements/Troposphere/Chemistry (chemical composition and reactions), https://doi.org/10.5194/acp-2022-307, 2022.</w:t>
      </w:r>
    </w:p>
    <w:p w14:paraId="1A157208" w14:textId="77777777" w:rsidR="00332300" w:rsidRDefault="00332300" w:rsidP="00332300">
      <w:pPr>
        <w:pStyle w:val="Bibliography"/>
      </w:pPr>
      <w:r>
        <w:t>Pettersen, C., Henderson, S. A., Mattingly, K. S., Bennartz, R., and Breeden, M. L.: The Critical Role of Euro‐Atlantic Blocking in Promoting Snowfall in Central Greenland, JGR Atmospheres, 127, e2021JD035776, https://doi.org/10.1029/2021JD035776, 2022.</w:t>
      </w:r>
    </w:p>
    <w:p w14:paraId="43C467B0" w14:textId="77777777" w:rsidR="00332300" w:rsidRDefault="00332300" w:rsidP="00332300">
      <w:pPr>
        <w:pStyle w:val="Bibliography"/>
      </w:pPr>
      <w:r>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60CA948E" w14:textId="77777777" w:rsidR="00332300" w:rsidRDefault="00332300" w:rsidP="00332300">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56B1E400" w14:textId="77777777" w:rsidR="00332300" w:rsidRDefault="00332300" w:rsidP="00332300">
      <w:pPr>
        <w:pStyle w:val="Bibliography"/>
      </w:pPr>
      <w:r>
        <w:t>Quinn, P. K., Coffman, D. J., Johnson, J. E., Upchurch, L. M., and Bates, T. S.: Small fraction of marine cloud condensation nuclei made up of sea spray aerosol, Nature Geosci, 10, 674–679, https://doi.org/10.1038/ngeo3003, 2017.</w:t>
      </w:r>
    </w:p>
    <w:p w14:paraId="0184BABB" w14:textId="77777777" w:rsidR="00332300" w:rsidRDefault="00332300" w:rsidP="00332300">
      <w:pPr>
        <w:pStyle w:val="Bibliography"/>
      </w:pPr>
      <w: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BFC4C88" w14:textId="77777777" w:rsidR="00332300" w:rsidRDefault="00332300" w:rsidP="00332300">
      <w:pPr>
        <w:pStyle w:val="Bibliography"/>
      </w:pPr>
      <w:r>
        <w:t>Rahmstorf, S., Box, J. E., Feulner, G., Mann, M. E., Robinson, A., Rutherford, S., and Schaffernicht, E. J.: Exceptional twentieth-century slowdown in Atlantic Ocean overturning circulation, Nature Clim Change, 5, 475–480, https://doi.org/10.1038/nclimate2554, 2015.</w:t>
      </w:r>
    </w:p>
    <w:p w14:paraId="7910EAE0" w14:textId="77777777" w:rsidR="00332300" w:rsidRDefault="00332300" w:rsidP="00332300">
      <w:pPr>
        <w:pStyle w:val="Bibliography"/>
      </w:pPr>
      <w:r>
        <w:t>Rapf, R. J., Dooley, M. R., Kappes, K., Perkins, R. J., and Vaida, V.: pH Dependence of the Aqueous Photochemistry of α-Keto Acids, J. Phys. Chem. A, 121, 8368–8379, https://doi.org/10.1021/acs.jpca.7b08192, 2017.</w:t>
      </w:r>
    </w:p>
    <w:p w14:paraId="190F8724" w14:textId="77777777" w:rsidR="00332300" w:rsidRDefault="00332300" w:rsidP="00332300">
      <w:pPr>
        <w:pStyle w:val="Bibliography"/>
      </w:pPr>
      <w:r>
        <w:t xml:space="preserve">Rinaldi, M., Fuzzi, S., Decesari, S., Marullo, S., Santoleri, R., Provenzale, A., Von Hardenberg, J., Ceburnis, D., Vaishya, A., O’Dowd, C. D., and Facchini, M. C.: Is chlorophyll‐ </w:t>
      </w:r>
      <w:r>
        <w:rPr>
          <w:i/>
          <w:iCs/>
        </w:rPr>
        <w:t>a</w:t>
      </w:r>
      <w:r>
        <w:t xml:space="preserve"> the best surrogate for organic matter enrichment in submicron primary marine aerosol?, JGR Atmospheres, 118, 4964–4973, https://doi.org/10.1002/jgrd.50417, 2013.</w:t>
      </w:r>
    </w:p>
    <w:p w14:paraId="03C03BFC" w14:textId="77777777" w:rsidR="00332300" w:rsidRDefault="00332300" w:rsidP="00332300">
      <w:pPr>
        <w:pStyle w:val="Bibliography"/>
      </w:pPr>
      <w: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00C9E61A" w14:textId="77777777" w:rsidR="00332300" w:rsidRDefault="00332300" w:rsidP="00332300">
      <w:pPr>
        <w:pStyle w:val="Bibliography"/>
      </w:pPr>
      <w: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5C8D25B9" w14:textId="77777777" w:rsidR="00332300" w:rsidRDefault="00332300" w:rsidP="00332300">
      <w:pPr>
        <w:pStyle w:val="Bibliography"/>
      </w:pPr>
      <w:r>
        <w:t>Rosenfeld, D., Zhu, Y., Wang, M., Zheng, Y., Goren, T., and Yu, S.: Aerosol-driven droplet concentrations dominate coverage and water of oceanic low-level clouds, Science, 363, eaav0566, https://doi.org/10.1126/science.aav0566, 2019.</w:t>
      </w:r>
    </w:p>
    <w:p w14:paraId="2DECFF7A" w14:textId="77777777" w:rsidR="00332300" w:rsidRDefault="00332300" w:rsidP="00332300">
      <w:pPr>
        <w:pStyle w:val="Bibliography"/>
      </w:pPr>
      <w:r>
        <w:t>Rousseaux, C. S., Hirata, T., and Gregg, W. W.: Satellite views of global phytoplankton community distributions using an empirical algorithm and a numerical model, https://doi.org/10.5194/bgd-10-1083-2013, 24 January 2013.</w:t>
      </w:r>
    </w:p>
    <w:p w14:paraId="7811C562" w14:textId="77777777" w:rsidR="00332300" w:rsidRDefault="00332300" w:rsidP="00332300">
      <w:pPr>
        <w:pStyle w:val="Bibliography"/>
      </w:pPr>
      <w:r>
        <w:t>Russell, L. M., Bahadur, R., and Ziemann, P. J.: Identifying organic aerosol sources by comparing functional group composition in chamber and atmospheric particles, Proc. Natl. Acad. Sci. U.S.A., 108, 3516–3521, https://doi.org/10.1073/pnas.1006461108, 2011.</w:t>
      </w:r>
    </w:p>
    <w:p w14:paraId="5CCE272D" w14:textId="77777777" w:rsidR="00332300" w:rsidRDefault="00332300" w:rsidP="00332300">
      <w:pPr>
        <w:pStyle w:val="Bibliography"/>
      </w:pPr>
      <w: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6BC1DCCF" w14:textId="77777777" w:rsidR="00332300" w:rsidRDefault="00332300" w:rsidP="00332300">
      <w:pPr>
        <w:pStyle w:val="Bibliography"/>
      </w:pPr>
      <w:r>
        <w:t>Saha, M. and Fink, P.: Algal volatiles – the overlooked chemical language of aquatic primary producers, Biological Reviews, 97, 2162–2173, https://doi.org/10.1111/brv.12887, 2022.</w:t>
      </w:r>
    </w:p>
    <w:p w14:paraId="0740EDE2" w14:textId="77777777" w:rsidR="00332300" w:rsidRDefault="00332300" w:rsidP="00332300">
      <w:pPr>
        <w:pStyle w:val="Bibliography"/>
      </w:pPr>
      <w: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0F2B42B" w14:textId="77777777" w:rsidR="00332300" w:rsidRDefault="00332300" w:rsidP="00332300">
      <w:pPr>
        <w:pStyle w:val="Bibliography"/>
      </w:pPr>
      <w: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59F6B0E2" w14:textId="77777777" w:rsidR="00332300" w:rsidRDefault="00332300" w:rsidP="00332300">
      <w:pPr>
        <w:pStyle w:val="Bibliography"/>
      </w:pPr>
      <w:r>
        <w:t>Sanders, R. N. C., Jones, D. C., Josey, S. A., Sinha, B., and Forget, G.: Causes of the 2015 North Atlantic cold anomaly in a global state estimate, Ocean Sci., 18, 953–978, https://doi.org/10.5194/os-18-953-2022, 2022.</w:t>
      </w:r>
    </w:p>
    <w:p w14:paraId="67ECB114" w14:textId="77777777" w:rsidR="00332300" w:rsidRDefault="00332300" w:rsidP="00332300">
      <w:pPr>
        <w:pStyle w:val="Bibliography"/>
      </w:pPr>
      <w:r>
        <w:t>Schmale, J., Schneider, J., Nemitz, E., Tang, Y. S., Dragosits, U., Blackall, T. D., Trathan, P. N., Phillips, G. J., Sutton, M., and Braban, C. F.: Sub-Antarctic marine aerosol: dominant contributions from biogenic sources, Atmos. Chem. Phys., 13, 8669–8694, https://doi.org/10.5194/acp-13-8669-2013, 2013.</w:t>
      </w:r>
    </w:p>
    <w:p w14:paraId="7E524A71" w14:textId="77777777" w:rsidR="00332300" w:rsidRDefault="00332300" w:rsidP="00332300">
      <w:pPr>
        <w:pStyle w:val="Bibliography"/>
      </w:pPr>
      <w:r>
        <w:t>Schneider, J., Freutel, F., Zorn, S. R., Chen, Q., Farmer, D. K., Jimenez, J. L., Martin, S. T., Artaxo, P., Wiedensohler, A., and Borrmann, S.: Mass-spectrometric identification of primary biological particle markers and application to pristine submicron aerosol measurements in Amazonia, Atmos. Chem. Phys., 11, 11415–11429, https://doi.org/10.5194/acp-11-11415-2011, 2011.</w:t>
      </w:r>
    </w:p>
    <w:p w14:paraId="35FECCC2" w14:textId="77777777" w:rsidR="00332300" w:rsidRDefault="00332300" w:rsidP="00332300">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0B020420" w14:textId="77777777" w:rsidR="00332300" w:rsidRDefault="00332300" w:rsidP="00332300">
      <w:pPr>
        <w:pStyle w:val="Bibliography"/>
      </w:pPr>
      <w: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6764E456" w14:textId="77777777" w:rsidR="00332300" w:rsidRDefault="00332300" w:rsidP="00332300">
      <w:pPr>
        <w:pStyle w:val="Bibliography"/>
      </w:pPr>
      <w:r>
        <w:t>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Sea2Cloud: From Biogenic Emission Fluxes to Cloud Properties in the Southwest Pacific, Bulletin of the American Meteorological Society, 104, E1017–E1043, https://doi.org/10.1175/BAMS-D-21-0063.1, 2023.</w:t>
      </w:r>
    </w:p>
    <w:p w14:paraId="2498B799" w14:textId="77777777" w:rsidR="00332300" w:rsidRDefault="00332300" w:rsidP="00332300">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11C821D5" w14:textId="77777777" w:rsidR="00332300" w:rsidRDefault="00332300" w:rsidP="00332300">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45C6932A" w14:textId="77777777" w:rsidR="00332300" w:rsidRDefault="00332300" w:rsidP="00332300">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6E08813B" w14:textId="77777777" w:rsidR="00332300" w:rsidRDefault="00332300" w:rsidP="00332300">
      <w:pPr>
        <w:pStyle w:val="Bibliography"/>
      </w:pPr>
      <w:r>
        <w:t>Stein, A. F., Draxler, R. R., Rolph, G. D., Stunder, B. J. B., Cohen, M. D., and Ngan, F.: NOAA’s HYSPLIT Atmospheric Transport and Dispersion Modeling System, Bulletin of the American Meteorological Society, 96, 2059–2077, https://doi.org/10.1175/BAMS-D-14-00110.1, 2015.</w:t>
      </w:r>
    </w:p>
    <w:p w14:paraId="57529F81" w14:textId="77777777" w:rsidR="00332300" w:rsidRDefault="00332300" w:rsidP="00332300">
      <w:pPr>
        <w:pStyle w:val="Bibliography"/>
      </w:pPr>
      <w: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17BE076F" w14:textId="77777777" w:rsidR="00332300" w:rsidRDefault="00332300" w:rsidP="00332300">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702FF28E" w14:textId="77777777" w:rsidR="00332300" w:rsidRDefault="00332300" w:rsidP="00332300">
      <w:pPr>
        <w:pStyle w:val="Bibliography"/>
      </w:pPr>
      <w:r>
        <w:t>Van Alstyne, K. and Houser, L.: Dimethylsulfide release during macroinvertebrate grazing and its role as an activated chemical defense, Mar. Ecol. Prog. Ser., 250, 175–181, https://doi.org/10.3354/meps250175, 2003.</w:t>
      </w:r>
    </w:p>
    <w:p w14:paraId="7A792B7E" w14:textId="77777777" w:rsidR="00332300" w:rsidRDefault="00332300" w:rsidP="00332300">
      <w:pPr>
        <w:pStyle w:val="Bibliography"/>
      </w:pPr>
      <w:r>
        <w:t>Veron, F.: Ocean Spray, Annu. Rev. Fluid Mech., 47, 507–538, https://doi.org/10.1146/annurev-fluid-010814-014651, 2015.</w:t>
      </w:r>
    </w:p>
    <w:p w14:paraId="15866EFF" w14:textId="77777777" w:rsidR="00332300" w:rsidRDefault="00332300" w:rsidP="00332300">
      <w:pPr>
        <w:pStyle w:val="Bibliography"/>
      </w:pPr>
      <w:r>
        <w:t>Villermaux, E., Wang, X., and Deike, L.: Bubbles spray aerosols: Certitudes and mysteries, PNAS Nexus, 1, pgac261, https://doi.org/10.1093/pnasnexus/pgac261, 2022.</w:t>
      </w:r>
    </w:p>
    <w:p w14:paraId="615CE79B" w14:textId="77777777" w:rsidR="00332300" w:rsidRDefault="00332300" w:rsidP="00332300">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442DFD46" w14:textId="77777777" w:rsidR="00332300" w:rsidRDefault="00332300" w:rsidP="00332300">
      <w:pPr>
        <w:pStyle w:val="Bibliography"/>
      </w:pPr>
      <w:r>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335A49B6" w14:textId="77777777" w:rsidR="00332300" w:rsidRDefault="00332300" w:rsidP="00332300">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29CA9872" w14:textId="77777777" w:rsidR="00332300" w:rsidRDefault="00332300" w:rsidP="00332300">
      <w:pPr>
        <w:pStyle w:val="Bibliography"/>
      </w:pPr>
      <w:r>
        <w:t>Wolf, K. K. E., Hoppe, C. J. M., Rehder, L., Schaum, E., John, U., and Rost, B.: Heatwave responses of Arctic phytoplankton communities are driven by combined impacts of warming and cooling, Sci. Adv., 10, eadl5904, https://doi.org/10.1126/sciadv.adl5904, 2024.</w:t>
      </w:r>
    </w:p>
    <w:p w14:paraId="5C471246" w14:textId="77777777" w:rsidR="00332300" w:rsidRDefault="00332300" w:rsidP="00332300">
      <w:pPr>
        <w:pStyle w:val="Bibliography"/>
      </w:pPr>
      <w: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2D94DE7F" w14:textId="77777777" w:rsidR="00332300" w:rsidRDefault="00332300" w:rsidP="00332300">
      <w:pPr>
        <w:pStyle w:val="Bibliography"/>
      </w:pPr>
      <w: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43288A86" w14:textId="77777777" w:rsidR="00332300" w:rsidRDefault="00332300" w:rsidP="00332300">
      <w:pPr>
        <w:pStyle w:val="Bibliography"/>
      </w:pPr>
      <w: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05570F19" w14:textId="77777777" w:rsidR="00332300" w:rsidRDefault="00332300" w:rsidP="00332300">
      <w:pPr>
        <w:pStyle w:val="Bibliography"/>
      </w:pPr>
      <w: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77EAF271" w14:textId="77777777" w:rsidR="00332300" w:rsidRDefault="00332300" w:rsidP="00332300">
      <w:pPr>
        <w:pStyle w:val="Bibliography"/>
      </w:pPr>
      <w: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B63DA61" w14:textId="77777777" w:rsidR="00332300" w:rsidRDefault="00332300" w:rsidP="00332300">
      <w:pPr>
        <w:pStyle w:val="Bibliography"/>
      </w:pPr>
      <w:r>
        <w:t>Zhang, Q., Jimenez, J. L., Canagaratna, M. R., Ulbrich, I. M., Ng, N. L., Worsnop, D. R., and Sun, Y.: Understanding atmospheric organic aerosols via factor analysis of aerosol mass spectrometry: a review, Anal Bioanal Chem, 401, 3045–3067, https://doi.org/10.1007/s00216-011-5355-y, 2011.</w:t>
      </w:r>
    </w:p>
    <w:p w14:paraId="10BD8280" w14:textId="77777777" w:rsidR="00332300" w:rsidRDefault="00332300" w:rsidP="00332300">
      <w:pPr>
        <w:pStyle w:val="Bibliography"/>
      </w:pPr>
      <w:r>
        <w:t>Zhao, Z., He, Q., Lu, Z., Zhao, Q., and Wang, J.: Analysis of Atmospheric CO2 and CO at Akedala Atmospheric Background Observation Station, a Regional Station in Northwestern China, IJERPH, 19, 6948, https://doi.org/10.3390/ijerph19116948, 2022.</w:t>
      </w:r>
    </w:p>
    <w:p w14:paraId="51441202" w14:textId="77777777" w:rsidR="00332300" w:rsidRDefault="00332300" w:rsidP="00332300">
      <w:pPr>
        <w:pStyle w:val="Bibliography"/>
      </w:pPr>
      <w: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63E712B4"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8"/>
      <w:pgSz w:w="11906" w:h="16838" w:code="9"/>
      <w:pgMar w:top="1418" w:right="1418" w:bottom="1418" w:left="1418" w:header="709" w:footer="709" w:gutter="0"/>
      <w:lnNumType w:countBy="5"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9" w:author="CHEVASSUS, Emmanuel" w:date="2024-12-11T13:29:00Z" w:initials="EC">
    <w:p w14:paraId="7BEF7417" w14:textId="77777777" w:rsidR="00540AF4" w:rsidRDefault="00540AF4" w:rsidP="00540AF4">
      <w:pPr>
        <w:pStyle w:val="CommentText"/>
      </w:pPr>
      <w:r>
        <w:rPr>
          <w:rStyle w:val="CommentReference"/>
        </w:rPr>
        <w:annotationRef/>
      </w:r>
      <w:r>
        <w:t xml:space="preserve">Initial sentence in the preprint was </w:t>
      </w:r>
      <w:r>
        <w:br/>
      </w:r>
      <w:r>
        <w:br/>
        <w:t xml:space="preserve">Finally mean wind speed was 6.6 ± 3.1 ms -1 only being below the whitecap threshold of 4 m s -1 (O'Dowd et al., 2014) for 23% of the time hinting at strong sea spray influ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F7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6B778C6" w16cex:dateUtc="2024-12-11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F7417" w16cid:durableId="56B77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1D971A" w14:textId="77777777" w:rsidR="00576E74" w:rsidRPr="004758A9" w:rsidRDefault="00576E74" w:rsidP="007202CA">
      <w:pPr>
        <w:spacing w:after="0" w:line="240" w:lineRule="auto"/>
      </w:pPr>
      <w:r w:rsidRPr="004758A9">
        <w:separator/>
      </w:r>
    </w:p>
  </w:endnote>
  <w:endnote w:type="continuationSeparator" w:id="0">
    <w:p w14:paraId="2EF4FDF3" w14:textId="77777777" w:rsidR="00576E74" w:rsidRPr="004758A9" w:rsidRDefault="00576E74"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56DE28" w14:textId="77777777" w:rsidR="00576E74" w:rsidRPr="004758A9" w:rsidRDefault="00576E74" w:rsidP="007202CA">
      <w:pPr>
        <w:spacing w:after="0" w:line="240" w:lineRule="auto"/>
      </w:pPr>
      <w:r w:rsidRPr="004758A9">
        <w:separator/>
      </w:r>
    </w:p>
  </w:footnote>
  <w:footnote w:type="continuationSeparator" w:id="0">
    <w:p w14:paraId="4E7209FC" w14:textId="77777777" w:rsidR="00576E74" w:rsidRPr="004758A9" w:rsidRDefault="00576E74"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291"/>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7BD"/>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51B0"/>
    <w:rsid w:val="003F599B"/>
    <w:rsid w:val="003F6076"/>
    <w:rsid w:val="003F60A2"/>
    <w:rsid w:val="003F636C"/>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6E74"/>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46"/>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1F28"/>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1F8B"/>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2F7E"/>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2F1"/>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35</Pages>
  <Words>92709</Words>
  <Characters>528443</Characters>
  <Application>Microsoft Office Word</Application>
  <DocSecurity>0</DocSecurity>
  <Lines>4403</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Ovadnevaite, Jurgita</cp:lastModifiedBy>
  <cp:revision>6</cp:revision>
  <cp:lastPrinted>2024-12-05T15:32:00Z</cp:lastPrinted>
  <dcterms:created xsi:type="dcterms:W3CDTF">2024-12-11T13:30:00Z</dcterms:created>
  <dcterms:modified xsi:type="dcterms:W3CDTF">2024-12-1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